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E0EBE5B" w14:textId="6314B434" w:rsidR="00B17938" w:rsidRPr="00BE1756" w:rsidRDefault="00B17938" w:rsidP="001848DA">
      <w:pPr>
        <w:pStyle w:val="Heading1"/>
        <w:rPr>
          <w:rStyle w:val="Strong"/>
          <w:rFonts w:ascii="Verdana" w:hAnsi="Verdana"/>
          <w:b/>
          <w:color w:val="auto"/>
          <w:sz w:val="24"/>
          <w:szCs w:val="24"/>
        </w:rPr>
      </w:pPr>
      <w:bookmarkStart w:id="0" w:name="_GoBack"/>
      <w:bookmarkEnd w:id="0"/>
      <w:r w:rsidRPr="00BE1756">
        <w:rPr>
          <w:rStyle w:val="Strong"/>
          <w:rFonts w:ascii="Verdana" w:hAnsi="Verdana"/>
          <w:b/>
          <w:color w:val="auto"/>
          <w:sz w:val="24"/>
          <w:szCs w:val="24"/>
        </w:rPr>
        <w:t xml:space="preserve">Antipsychotics and schizophrenia and their relationship to diabetes </w:t>
      </w:r>
    </w:p>
    <w:p w14:paraId="26A99914" w14:textId="2ED2ABC7" w:rsidR="00B17938" w:rsidRDefault="000B7417" w:rsidP="00BE1756">
      <w:pPr>
        <w:pStyle w:val="Heading1"/>
        <w:rPr>
          <w:rStyle w:val="Strong"/>
          <w:rFonts w:ascii="Verdana" w:hAnsi="Verdana"/>
          <w:color w:val="auto"/>
          <w:sz w:val="20"/>
          <w:szCs w:val="20"/>
        </w:rPr>
      </w:pPr>
      <w:r w:rsidRPr="00BE1756">
        <w:rPr>
          <w:rStyle w:val="Strong"/>
          <w:rFonts w:ascii="Verdana" w:hAnsi="Verdana"/>
          <w:color w:val="auto"/>
          <w:sz w:val="20"/>
          <w:szCs w:val="20"/>
        </w:rPr>
        <w:t>C.A. Whicher, S. Brewster, R.I.G. Holt</w:t>
      </w:r>
    </w:p>
    <w:p w14:paraId="6D294C6D" w14:textId="77777777" w:rsidR="005B2701" w:rsidRPr="005B2701" w:rsidRDefault="005B2701" w:rsidP="005B2701"/>
    <w:p w14:paraId="5DBB4BF1" w14:textId="0F13B4B1" w:rsidR="00504B4F" w:rsidRPr="00BE1756" w:rsidRDefault="000B7417" w:rsidP="002927F4">
      <w:pPr>
        <w:spacing w:line="360" w:lineRule="auto"/>
        <w:rPr>
          <w:i/>
        </w:rPr>
      </w:pPr>
      <w:r w:rsidRPr="00BE1756">
        <w:rPr>
          <w:i/>
        </w:rPr>
        <w:t>John,</w:t>
      </w:r>
      <w:r w:rsidR="00504B4F" w:rsidRPr="00BE1756">
        <w:rPr>
          <w:i/>
        </w:rPr>
        <w:t xml:space="preserve"> a 28 year old </w:t>
      </w:r>
      <w:r w:rsidR="00765D83" w:rsidRPr="00BE1756">
        <w:rPr>
          <w:i/>
        </w:rPr>
        <w:t xml:space="preserve">cleaner </w:t>
      </w:r>
      <w:r w:rsidR="00504B4F" w:rsidRPr="00BE1756">
        <w:rPr>
          <w:i/>
        </w:rPr>
        <w:t xml:space="preserve">was diagnosed with </w:t>
      </w:r>
      <w:r w:rsidR="00C3130F" w:rsidRPr="00BE1756">
        <w:rPr>
          <w:i/>
        </w:rPr>
        <w:t>s</w:t>
      </w:r>
      <w:r w:rsidR="00504B4F" w:rsidRPr="00BE1756">
        <w:rPr>
          <w:i/>
        </w:rPr>
        <w:t>chizophrenia 5 years</w:t>
      </w:r>
      <w:r w:rsidRPr="00BE1756">
        <w:rPr>
          <w:i/>
        </w:rPr>
        <w:t xml:space="preserve"> ago. </w:t>
      </w:r>
      <w:r w:rsidR="00504B4F" w:rsidRPr="00BE1756">
        <w:rPr>
          <w:i/>
        </w:rPr>
        <w:t xml:space="preserve"> </w:t>
      </w:r>
      <w:r w:rsidR="00DE0D69" w:rsidRPr="00BE1756">
        <w:rPr>
          <w:i/>
        </w:rPr>
        <w:t xml:space="preserve">His mental health had been </w:t>
      </w:r>
      <w:r w:rsidR="003D6A13" w:rsidRPr="00BE1756">
        <w:rPr>
          <w:i/>
        </w:rPr>
        <w:t>stable for a number of years but f</w:t>
      </w:r>
      <w:r w:rsidR="00504B4F" w:rsidRPr="00BE1756">
        <w:rPr>
          <w:i/>
        </w:rPr>
        <w:t>oll</w:t>
      </w:r>
      <w:r w:rsidR="009E1F43" w:rsidRPr="00BE1756">
        <w:rPr>
          <w:i/>
        </w:rPr>
        <w:t>owing a stressful period at work</w:t>
      </w:r>
      <w:r w:rsidR="003D6A13" w:rsidRPr="00BE1756">
        <w:rPr>
          <w:i/>
        </w:rPr>
        <w:t xml:space="preserve"> he</w:t>
      </w:r>
      <w:r w:rsidR="00504B4F" w:rsidRPr="00BE1756">
        <w:rPr>
          <w:i/>
        </w:rPr>
        <w:t xml:space="preserve"> e</w:t>
      </w:r>
      <w:r w:rsidR="003D6A13" w:rsidRPr="00BE1756">
        <w:rPr>
          <w:i/>
        </w:rPr>
        <w:t xml:space="preserve">xperienced a relapse. </w:t>
      </w:r>
      <w:r w:rsidR="008C6943" w:rsidRPr="00BE1756">
        <w:rPr>
          <w:i/>
        </w:rPr>
        <w:t xml:space="preserve"> John was started on </w:t>
      </w:r>
      <w:r w:rsidR="00BE1756">
        <w:rPr>
          <w:i/>
        </w:rPr>
        <w:t xml:space="preserve">olanzapine in addition to </w:t>
      </w:r>
      <w:r w:rsidR="005773C4">
        <w:rPr>
          <w:i/>
        </w:rPr>
        <w:t xml:space="preserve">aripiprazole which he had been </w:t>
      </w:r>
      <w:r w:rsidR="004F7579">
        <w:rPr>
          <w:i/>
        </w:rPr>
        <w:t xml:space="preserve">taking </w:t>
      </w:r>
      <w:r w:rsidR="005773C4">
        <w:rPr>
          <w:i/>
        </w:rPr>
        <w:t xml:space="preserve">since diagnosis. </w:t>
      </w:r>
      <w:r w:rsidR="009E1F43" w:rsidRPr="00BE1756">
        <w:rPr>
          <w:i/>
        </w:rPr>
        <w:t>T</w:t>
      </w:r>
      <w:r w:rsidR="00765D83" w:rsidRPr="00BE1756">
        <w:rPr>
          <w:i/>
        </w:rPr>
        <w:t xml:space="preserve">hree months </w:t>
      </w:r>
      <w:r w:rsidR="00DE0D69" w:rsidRPr="00BE1756">
        <w:rPr>
          <w:i/>
        </w:rPr>
        <w:t>later he</w:t>
      </w:r>
      <w:r w:rsidR="003D6A13" w:rsidRPr="00BE1756">
        <w:rPr>
          <w:i/>
        </w:rPr>
        <w:t xml:space="preserve"> presented to the emergency department with vomiting and abdominal pain. On initial assessment he was cli</w:t>
      </w:r>
      <w:r w:rsidR="00DE0D69" w:rsidRPr="00BE1756">
        <w:rPr>
          <w:i/>
        </w:rPr>
        <w:t>nically dehydrated. His venous</w:t>
      </w:r>
      <w:r w:rsidR="003D6A13" w:rsidRPr="00BE1756">
        <w:rPr>
          <w:i/>
        </w:rPr>
        <w:t xml:space="preserve"> blood gas showed a significant acidosis. The admitting team initially referred John for a surgical review as they were concerned about the possibility of appendicitis. Before the </w:t>
      </w:r>
      <w:r w:rsidR="009E1F43" w:rsidRPr="00BE1756">
        <w:rPr>
          <w:i/>
        </w:rPr>
        <w:t xml:space="preserve">surgeons arrived, a </w:t>
      </w:r>
      <w:r w:rsidR="003D6A13" w:rsidRPr="00BE1756">
        <w:rPr>
          <w:i/>
        </w:rPr>
        <w:t xml:space="preserve">member of the team reviewed John’s results and noted that he had a blood </w:t>
      </w:r>
      <w:r w:rsidR="008C6943" w:rsidRPr="00BE1756">
        <w:rPr>
          <w:i/>
        </w:rPr>
        <w:t>glucose</w:t>
      </w:r>
      <w:r w:rsidR="00DE0D69" w:rsidRPr="00BE1756">
        <w:rPr>
          <w:i/>
        </w:rPr>
        <w:t xml:space="preserve"> of 24</w:t>
      </w:r>
      <w:r w:rsidR="009E1F43" w:rsidRPr="00BE1756">
        <w:rPr>
          <w:i/>
        </w:rPr>
        <w:t>mmol/l</w:t>
      </w:r>
      <w:r w:rsidR="00DE0D69" w:rsidRPr="00BE1756">
        <w:rPr>
          <w:i/>
        </w:rPr>
        <w:t xml:space="preserve"> on the venous blood gas</w:t>
      </w:r>
      <w:r w:rsidR="003D6A13" w:rsidRPr="00BE1756">
        <w:rPr>
          <w:i/>
        </w:rPr>
        <w:t xml:space="preserve">. </w:t>
      </w:r>
      <w:r w:rsidR="008C6943" w:rsidRPr="00BE1756">
        <w:rPr>
          <w:i/>
        </w:rPr>
        <w:t>C</w:t>
      </w:r>
      <w:r w:rsidR="00DE0D69" w:rsidRPr="00BE1756">
        <w:rPr>
          <w:i/>
        </w:rPr>
        <w:t>apillary ketones were elevated and a</w:t>
      </w:r>
      <w:r w:rsidR="003D6A13" w:rsidRPr="00BE1756">
        <w:rPr>
          <w:i/>
        </w:rPr>
        <w:t xml:space="preserve"> diagnosis of</w:t>
      </w:r>
      <w:r w:rsidR="00DF6843" w:rsidRPr="00BE1756">
        <w:rPr>
          <w:i/>
        </w:rPr>
        <w:t xml:space="preserve"> diabetic ketoacidosis</w:t>
      </w:r>
      <w:r w:rsidR="003D6A13" w:rsidRPr="00BE1756">
        <w:rPr>
          <w:i/>
        </w:rPr>
        <w:t xml:space="preserve"> </w:t>
      </w:r>
      <w:r w:rsidR="00DF6843" w:rsidRPr="00BE1756">
        <w:rPr>
          <w:i/>
        </w:rPr>
        <w:t>(</w:t>
      </w:r>
      <w:r w:rsidR="003D6A13" w:rsidRPr="00BE1756">
        <w:rPr>
          <w:i/>
        </w:rPr>
        <w:t>DKA</w:t>
      </w:r>
      <w:r w:rsidR="00DF6843" w:rsidRPr="00BE1756">
        <w:rPr>
          <w:i/>
        </w:rPr>
        <w:t>)</w:t>
      </w:r>
      <w:r w:rsidR="003D6A13" w:rsidRPr="00BE1756">
        <w:rPr>
          <w:i/>
        </w:rPr>
        <w:t xml:space="preserve"> was made</w:t>
      </w:r>
      <w:r w:rsidR="00DE0D69" w:rsidRPr="00BE1756">
        <w:rPr>
          <w:i/>
        </w:rPr>
        <w:t>.</w:t>
      </w:r>
      <w:r w:rsidR="003D6A13" w:rsidRPr="00BE1756">
        <w:rPr>
          <w:i/>
        </w:rPr>
        <w:t xml:space="preserve"> John was </w:t>
      </w:r>
      <w:r w:rsidR="004F7579">
        <w:rPr>
          <w:i/>
        </w:rPr>
        <w:t>treated with</w:t>
      </w:r>
      <w:r w:rsidR="003D6A13" w:rsidRPr="00BE1756">
        <w:rPr>
          <w:i/>
        </w:rPr>
        <w:t xml:space="preserve"> a fixed rate insulin infusion as per </w:t>
      </w:r>
      <w:r w:rsidR="008C6943" w:rsidRPr="00BE1756">
        <w:rPr>
          <w:i/>
        </w:rPr>
        <w:t xml:space="preserve">hospital </w:t>
      </w:r>
      <w:r w:rsidR="003D6A13" w:rsidRPr="00BE1756">
        <w:rPr>
          <w:i/>
        </w:rPr>
        <w:t>protocol</w:t>
      </w:r>
      <w:r w:rsidR="00DE0D69" w:rsidRPr="00BE1756">
        <w:rPr>
          <w:i/>
        </w:rPr>
        <w:t xml:space="preserve"> and reviewed by the diabetes team the following morning.</w:t>
      </w:r>
    </w:p>
    <w:p w14:paraId="6A178198" w14:textId="13AD1653" w:rsidR="00B17938" w:rsidRPr="00BE1756" w:rsidRDefault="00B17938" w:rsidP="001848DA">
      <w:pPr>
        <w:pStyle w:val="Heading2"/>
        <w:rPr>
          <w:color w:val="auto"/>
        </w:rPr>
      </w:pPr>
      <w:r w:rsidRPr="00BE1756">
        <w:rPr>
          <w:color w:val="auto"/>
        </w:rPr>
        <w:t>Introduction</w:t>
      </w:r>
    </w:p>
    <w:p w14:paraId="290A7AEE" w14:textId="16E6C1E8" w:rsidR="00E61612" w:rsidRPr="00BE1756" w:rsidRDefault="00B17938" w:rsidP="002927F4">
      <w:pPr>
        <w:spacing w:line="360" w:lineRule="auto"/>
      </w:pPr>
      <w:r w:rsidRPr="00BE1756">
        <w:t>Schizophrenia is a major psychiatric disorder</w:t>
      </w:r>
      <w:r w:rsidR="006343BF" w:rsidRPr="00BE1756">
        <w:t xml:space="preserve"> wi</w:t>
      </w:r>
      <w:r w:rsidR="00E61612" w:rsidRPr="00BE1756">
        <w:t xml:space="preserve">th a lifetime prevalence of 1%. </w:t>
      </w:r>
      <w:r w:rsidR="00891DE9" w:rsidRPr="00BE1756">
        <w:t xml:space="preserve">Symptoms of </w:t>
      </w:r>
      <w:r w:rsidR="0031527A" w:rsidRPr="00BE1756">
        <w:t xml:space="preserve">schizophrenia </w:t>
      </w:r>
      <w:r w:rsidR="00891DE9" w:rsidRPr="00BE1756">
        <w:t>include hallucinations, delusions a</w:t>
      </w:r>
      <w:r w:rsidR="0031527A" w:rsidRPr="00BE1756">
        <w:t xml:space="preserve">nd disordered thoughts </w:t>
      </w:r>
      <w:r w:rsidR="00891DE9" w:rsidRPr="00BE1756">
        <w:t>(</w:t>
      </w:r>
      <w:r w:rsidR="0031527A" w:rsidRPr="00BE1756">
        <w:t xml:space="preserve">collectively known as positive symptoms) as well as </w:t>
      </w:r>
      <w:r w:rsidR="00891DE9" w:rsidRPr="00BE1756">
        <w:t>lack of motivation, social withdrawal and apparent lack of emotion</w:t>
      </w:r>
      <w:r w:rsidR="0031527A" w:rsidRPr="00BE1756">
        <w:t xml:space="preserve"> (negative symptoms). A</w:t>
      </w:r>
      <w:r w:rsidR="00891DE9" w:rsidRPr="00BE1756">
        <w:t>n individual may experience symptoms from eithe</w:t>
      </w:r>
      <w:r w:rsidR="00765D83" w:rsidRPr="00BE1756">
        <w:t xml:space="preserve">r or both of these categories. </w:t>
      </w:r>
      <w:r w:rsidR="00E61612" w:rsidRPr="00BE1756">
        <w:t>Men and women are</w:t>
      </w:r>
      <w:r w:rsidR="006343BF" w:rsidRPr="00BE1756">
        <w:t xml:space="preserve"> equally susceptible to the condition</w:t>
      </w:r>
      <w:r w:rsidR="00E61612" w:rsidRPr="00BE1756">
        <w:t xml:space="preserve">, and initial manifestations of the illness typically </w:t>
      </w:r>
      <w:r w:rsidR="00436566" w:rsidRPr="00BE1756">
        <w:t>present</w:t>
      </w:r>
      <w:r w:rsidR="00E61612" w:rsidRPr="00BE1756">
        <w:t xml:space="preserve"> during an individual’s teenage </w:t>
      </w:r>
      <w:r w:rsidR="008659CE" w:rsidRPr="00BE1756">
        <w:t xml:space="preserve">or </w:t>
      </w:r>
      <w:r w:rsidR="00E61612" w:rsidRPr="00BE1756">
        <w:t>early adulthood years</w:t>
      </w:r>
      <w:r w:rsidR="009E1F43" w:rsidRPr="00BE1756">
        <w:t>.</w:t>
      </w:r>
    </w:p>
    <w:p w14:paraId="6DE3FDE1" w14:textId="7FC9C7B3" w:rsidR="001848DA" w:rsidRPr="00BE1756" w:rsidRDefault="006204B8" w:rsidP="001848DA">
      <w:pPr>
        <w:spacing w:line="360" w:lineRule="auto"/>
      </w:pPr>
      <w:r w:rsidRPr="00BE1756">
        <w:rPr>
          <w:rFonts w:ascii="Calibri" w:hAnsi="Calibri"/>
        </w:rPr>
        <w:t xml:space="preserve">Schizophrenia is associated with significant increased morbidity and mortality </w:t>
      </w:r>
      <w:r w:rsidR="00A32865" w:rsidRPr="00BE1756">
        <w:rPr>
          <w:rFonts w:ascii="Calibri" w:hAnsi="Calibri"/>
        </w:rPr>
        <w:fldChar w:fldCharType="begin"/>
      </w:r>
      <w:r w:rsidR="00BE1756">
        <w:rPr>
          <w:rFonts w:ascii="Calibri" w:hAnsi="Calibri"/>
        </w:rPr>
        <w:instrText xml:space="preserve"> ADDIN EN.CITE &lt;EndNote&gt;&lt;Cite&gt;&lt;Author&gt;Brown S&lt;/Author&gt;&lt;Year&gt;2010&lt;/Year&gt;&lt;RecNum&gt;143&lt;/RecNum&gt;&lt;DisplayText&gt;[1]&lt;/DisplayText&gt;&lt;record&gt;&lt;rec-number&gt;143&lt;/rec-number&gt;&lt;foreign-keys&gt;&lt;key app="EN" db-id="5est0e0eqxs5afe02rnpxdf6tpp29arw9ezp" timestamp="1514997407"&gt;143&lt;/key&gt;&lt;/foreign-keys&gt;&lt;ref-type name="Journal Article"&gt;17&lt;/ref-type&gt;&lt;contributors&gt;&lt;authors&gt;&lt;author&gt;Brown S, Kim M, Mitchell C, Inskip H&lt;/author&gt;&lt;/authors&gt;&lt;/contributors&gt;&lt;titles&gt;&lt;title&gt;Twenty-five year mortality of a community cohort with schizophrenia&lt;/title&gt;&lt;secondary-title&gt;Br J Psychiatry&lt;/secondary-title&gt;&lt;/titles&gt;&lt;periodical&gt;&lt;full-title&gt;Br J Psychiatry&lt;/full-title&gt;&lt;/periodical&gt;&lt;pages&gt;116–21&lt;/pages&gt;&lt;volume&gt;196&lt;/volume&gt;&lt;number&gt;(2):&lt;/number&gt;&lt;dates&gt;&lt;year&gt;2010&lt;/year&gt;&lt;/dates&gt;&lt;urls&gt;&lt;/urls&gt;&lt;/record&gt;&lt;/Cite&gt;&lt;/EndNote&gt;</w:instrText>
      </w:r>
      <w:r w:rsidR="00A32865" w:rsidRPr="00BE1756">
        <w:rPr>
          <w:rFonts w:ascii="Calibri" w:hAnsi="Calibri"/>
        </w:rPr>
        <w:fldChar w:fldCharType="separate"/>
      </w:r>
      <w:r w:rsidR="00A32865" w:rsidRPr="00BE1756">
        <w:rPr>
          <w:rFonts w:ascii="Calibri" w:hAnsi="Calibri"/>
          <w:noProof/>
        </w:rPr>
        <w:t>[1]</w:t>
      </w:r>
      <w:r w:rsidR="00A32865" w:rsidRPr="00BE1756">
        <w:rPr>
          <w:rFonts w:ascii="Calibri" w:hAnsi="Calibri"/>
        </w:rPr>
        <w:fldChar w:fldCharType="end"/>
      </w:r>
      <w:r w:rsidR="004F7579">
        <w:rPr>
          <w:rFonts w:ascii="Calibri" w:hAnsi="Calibri"/>
        </w:rPr>
        <w:t>.</w:t>
      </w:r>
      <w:r w:rsidRPr="00BE1756">
        <w:rPr>
          <w:rFonts w:ascii="Calibri" w:hAnsi="Calibri"/>
        </w:rPr>
        <w:t xml:space="preserve"> The average</w:t>
      </w:r>
      <w:r w:rsidRPr="00BE1756">
        <w:t xml:space="preserve"> life expectancy of an individual with schizophrenia is </w:t>
      </w:r>
      <w:r w:rsidR="00765D83" w:rsidRPr="00BE1756">
        <w:t xml:space="preserve">62.8 years in UK </w:t>
      </w:r>
      <w:r w:rsidR="004F7579">
        <w:t>men</w:t>
      </w:r>
      <w:r w:rsidR="004F7579" w:rsidRPr="00BE1756">
        <w:t xml:space="preserve"> </w:t>
      </w:r>
      <w:r w:rsidR="00765D83" w:rsidRPr="00BE1756">
        <w:t xml:space="preserve">and 71.9 years in UK </w:t>
      </w:r>
      <w:r w:rsidR="004F7579">
        <w:t>women</w:t>
      </w:r>
      <w:r w:rsidR="004F7579" w:rsidRPr="00BE1756">
        <w:t xml:space="preserve"> </w:t>
      </w:r>
      <w:r w:rsidR="00765D83" w:rsidRPr="00BE1756">
        <w:fldChar w:fldCharType="begin"/>
      </w:r>
      <w:r w:rsidR="00BE1756">
        <w:instrText xml:space="preserve"> ADDIN EN.CITE &lt;EndNote&gt;&lt;Cite&gt;&lt;Author&gt;Liao&lt;/Author&gt;&lt;Year&gt;2011&lt;/Year&gt;&lt;RecNum&gt;380&lt;/RecNum&gt;&lt;DisplayText&gt;[2]&lt;/DisplayText&gt;&lt;record&gt;&lt;rec-number&gt;380&lt;/rec-number&gt;&lt;foreign-keys&gt;&lt;key app="EN" db-id="5est0e0eqxs5afe02rnpxdf6tpp29arw9ezp" timestamp="1549455968"&gt;380&lt;/key&gt;&lt;/foreign-keys&gt;&lt;ref-type name="Journal Article"&gt;17&lt;/ref-type&gt;&lt;contributors&gt;&lt;authors&gt;&lt;author&gt;Liao, CH, Chang CS, Wei, WC, Chang SN, Liao CC, Lane HY, et al&lt;/author&gt;&lt;/authors&gt;&lt;/contributors&gt;&lt;titles&gt;&lt;title&gt;Schizophrenia patients at higher risk of diabetes, hypertension and hyperlipidaemia: a population based study&lt;/title&gt;&lt;secondary-title&gt;Schizophr Res&lt;/secondary-title&gt;&lt;/titles&gt;&lt;periodical&gt;&lt;full-title&gt;Schizophr Res&lt;/full-title&gt;&lt;/periodical&gt;&lt;pages&gt;110-116&lt;/pages&gt;&lt;volume&gt;126&lt;/volume&gt;&lt;dates&gt;&lt;year&gt;2011&lt;/year&gt;&lt;/dates&gt;&lt;urls&gt;&lt;/urls&gt;&lt;/record&gt;&lt;/Cite&gt;&lt;/EndNote&gt;</w:instrText>
      </w:r>
      <w:r w:rsidR="00765D83" w:rsidRPr="00BE1756">
        <w:fldChar w:fldCharType="separate"/>
      </w:r>
      <w:r w:rsidR="00765D83" w:rsidRPr="00BE1756">
        <w:rPr>
          <w:noProof/>
        </w:rPr>
        <w:t>[2]</w:t>
      </w:r>
      <w:r w:rsidR="00765D83" w:rsidRPr="00BE1756">
        <w:fldChar w:fldCharType="end"/>
      </w:r>
      <w:r w:rsidR="00765D83" w:rsidRPr="00BE1756">
        <w:t xml:space="preserve">. This </w:t>
      </w:r>
      <w:r w:rsidRPr="00BE1756">
        <w:t xml:space="preserve">is </w:t>
      </w:r>
      <w:r w:rsidR="00FF2CB3" w:rsidRPr="00BE1756">
        <w:t xml:space="preserve">14.6 and </w:t>
      </w:r>
      <w:r w:rsidR="00765D83" w:rsidRPr="00BE1756">
        <w:t xml:space="preserve">9.8 years earlier than expected for men and women </w:t>
      </w:r>
      <w:r w:rsidR="004F7579">
        <w:t xml:space="preserve">without mental illness </w:t>
      </w:r>
      <w:r w:rsidR="00765D83" w:rsidRPr="00BE1756">
        <w:t xml:space="preserve">respectively. </w:t>
      </w:r>
      <w:r w:rsidRPr="00BE1756">
        <w:rPr>
          <w:rFonts w:ascii="Calibri" w:hAnsi="Calibri"/>
        </w:rPr>
        <w:t xml:space="preserve">Approximately 75% of all deaths in people with schizophrenia are </w:t>
      </w:r>
      <w:r w:rsidR="00891DE9" w:rsidRPr="00BE1756">
        <w:rPr>
          <w:rFonts w:ascii="Calibri" w:hAnsi="Calibri"/>
        </w:rPr>
        <w:t xml:space="preserve">now </w:t>
      </w:r>
      <w:r w:rsidRPr="00BE1756">
        <w:rPr>
          <w:rFonts w:ascii="Calibri" w:hAnsi="Calibri"/>
        </w:rPr>
        <w:t>caused by physical illness, with cardiovascular disease</w:t>
      </w:r>
      <w:r w:rsidR="006B79F0" w:rsidRPr="00BE1756">
        <w:rPr>
          <w:rFonts w:ascii="Calibri" w:hAnsi="Calibri"/>
        </w:rPr>
        <w:t xml:space="preserve"> (CVD)</w:t>
      </w:r>
      <w:r w:rsidRPr="00BE1756">
        <w:rPr>
          <w:rFonts w:ascii="Calibri" w:hAnsi="Calibri"/>
        </w:rPr>
        <w:t xml:space="preserve"> being the commonest cause of death</w:t>
      </w:r>
      <w:r w:rsidRPr="00BE1756">
        <w:t xml:space="preserve">. </w:t>
      </w:r>
      <w:r w:rsidR="00765D83" w:rsidRPr="00BE1756">
        <w:t>All major CVD risks factors, including diabetes, are increased 2-3 fold in people with schizophrenia</w:t>
      </w:r>
      <w:r w:rsidRPr="00BE1756">
        <w:t xml:space="preserve"> </w:t>
      </w:r>
      <w:r w:rsidR="00765D83" w:rsidRPr="00BE1756">
        <w:fldChar w:fldCharType="begin"/>
      </w:r>
      <w:r w:rsidR="00BE1756">
        <w:instrText xml:space="preserve"> ADDIN EN.CITE &lt;EndNote&gt;&lt;Cite&gt;&lt;Author&gt;De Hert&lt;/Author&gt;&lt;Year&gt;2009&lt;/Year&gt;&lt;RecNum&gt;176&lt;/RecNum&gt;&lt;DisplayText&gt;[3]&lt;/DisplayText&gt;&lt;record&gt;&lt;rec-number&gt;176&lt;/rec-number&gt;&lt;foreign-keys&gt;&lt;key app="EN" db-id="5est0e0eqxs5afe02rnpxdf6tpp29arw9ezp" timestamp="1514997412"&gt;176&lt;/key&gt;&lt;/foreign-keys&gt;&lt;ref-type name="Journal Article"&gt;17&lt;/ref-type&gt;&lt;contributors&gt;&lt;authors&gt;&lt;author&gt;De Hert, M.&lt;/author&gt;&lt;/authors&gt;&lt;/contributors&gt;&lt;titles&gt;&lt;title&gt;Cardiovascular disease and diabetes in people with severe mental illness position statement form the European Pyschiatry Association (EPA), supported by the European Association for the study of Diabetes (EASD) amd the European Society of Cardiology (ESC)&lt;/title&gt;&lt;secondary-title&gt;European Psychiatry&lt;/secondary-title&gt;&lt;/titles&gt;&lt;periodical&gt;&lt;full-title&gt;European Psychiatry&lt;/full-title&gt;&lt;/periodical&gt;&lt;pages&gt;412-424&lt;/pages&gt;&lt;volume&gt;24&lt;/volume&gt;&lt;dates&gt;&lt;year&gt;2009&lt;/year&gt;&lt;/dates&gt;&lt;urls&gt;&lt;/urls&gt;&lt;/record&gt;&lt;/Cite&gt;&lt;/EndNote&gt;</w:instrText>
      </w:r>
      <w:r w:rsidR="00765D83" w:rsidRPr="00BE1756">
        <w:fldChar w:fldCharType="separate"/>
      </w:r>
      <w:r w:rsidR="00765D83" w:rsidRPr="00BE1756">
        <w:rPr>
          <w:noProof/>
        </w:rPr>
        <w:t>[3]</w:t>
      </w:r>
      <w:r w:rsidR="00765D83" w:rsidRPr="00BE1756">
        <w:fldChar w:fldCharType="end"/>
      </w:r>
      <w:r w:rsidR="004F7579">
        <w:t>.</w:t>
      </w:r>
      <w:r w:rsidR="001848DA" w:rsidRPr="00BE1756">
        <w:t xml:space="preserve"> Traditional risk factors for </w:t>
      </w:r>
      <w:r w:rsidR="004F7579">
        <w:t>Type 2 diabetes (</w:t>
      </w:r>
      <w:r w:rsidR="001848DA" w:rsidRPr="00BE1756">
        <w:t>T2DM</w:t>
      </w:r>
      <w:r w:rsidR="004F7579">
        <w:t>)</w:t>
      </w:r>
      <w:r w:rsidR="001848DA" w:rsidRPr="00BE1756">
        <w:t>, especially being overweight or obese, are observed more commonly in people with schizophrenia. 42% of people with schizophrenia had a body mass index (BMI) over 27 Kg/m</w:t>
      </w:r>
      <w:r w:rsidR="001848DA" w:rsidRPr="00BE1756">
        <w:rPr>
          <w:vertAlign w:val="superscript"/>
        </w:rPr>
        <w:t>2</w:t>
      </w:r>
      <w:r w:rsidR="001848DA" w:rsidRPr="00BE1756">
        <w:t xml:space="preserve"> compared to 27% of the general population in one study </w:t>
      </w:r>
      <w:r w:rsidR="001848DA" w:rsidRPr="00BE1756">
        <w:fldChar w:fldCharType="begin"/>
      </w:r>
      <w:r w:rsidR="00BE1756">
        <w:instrText xml:space="preserve"> ADDIN EN.CITE &lt;EndNote&gt;&lt;Cite&gt;&lt;Author&gt;David B. Allison&lt;/Author&gt;&lt;Year&gt;1999&lt;/Year&gt;&lt;RecNum&gt;376&lt;/RecNum&gt;&lt;DisplayText&gt;[4]&lt;/DisplayText&gt;&lt;record&gt;&lt;rec-number&gt;376&lt;/rec-number&gt;&lt;foreign-keys&gt;&lt;key app="EN" db-id="5est0e0eqxs5afe02rnpxdf6tpp29arw9ezp" timestamp="1549454365"&gt;376&lt;/key&gt;&lt;/foreign-keys&gt;&lt;ref-type name="Journal Article"&gt;17&lt;/ref-type&gt;&lt;contributors&gt;&lt;authors&gt;&lt;author&gt;David B. Allison, Kevin R. Fontaine, Moonseong Heo, Janet L. Mentore, Joseph C. Cappelleri, Linda P. Chandler, Peter J. Weiden, Lawrence J Cheskin&lt;/author&gt;&lt;/authors&gt;&lt;/contributors&gt;&lt;titles&gt;&lt;title&gt;The distribution of body mass index among individuals with and without schizophrenia&lt;/title&gt;&lt;secondary-title&gt;Journal of Clinical Psychiatry&lt;/secondary-title&gt;&lt;/titles&gt;&lt;periodical&gt;&lt;full-title&gt;Journal of Clinical Psychiatry&lt;/full-title&gt;&lt;/periodical&gt;&lt;pages&gt;215-220&lt;/pages&gt;&lt;volume&gt;60&lt;/volume&gt;&lt;number&gt;4&lt;/number&gt;&lt;dates&gt;&lt;year&gt;1999&lt;/year&gt;&lt;/dates&gt;&lt;urls&gt;&lt;/urls&gt;&lt;/record&gt;&lt;/Cite&gt;&lt;/EndNote&gt;</w:instrText>
      </w:r>
      <w:r w:rsidR="001848DA" w:rsidRPr="00BE1756">
        <w:fldChar w:fldCharType="separate"/>
      </w:r>
      <w:r w:rsidR="001848DA" w:rsidRPr="00BE1756">
        <w:rPr>
          <w:noProof/>
        </w:rPr>
        <w:t>[4]</w:t>
      </w:r>
      <w:r w:rsidR="001848DA" w:rsidRPr="00BE1756">
        <w:fldChar w:fldCharType="end"/>
      </w:r>
      <w:r w:rsidR="001848DA" w:rsidRPr="00BE1756">
        <w:t xml:space="preserve">. </w:t>
      </w:r>
    </w:p>
    <w:p w14:paraId="2F105094" w14:textId="0A572ADD" w:rsidR="00F36E03" w:rsidRPr="00BE1756" w:rsidRDefault="00BE1756" w:rsidP="00F36E03">
      <w:pPr>
        <w:pStyle w:val="Heading2"/>
        <w:rPr>
          <w:color w:val="auto"/>
          <w:lang w:val="en"/>
        </w:rPr>
      </w:pPr>
      <w:r>
        <w:rPr>
          <w:color w:val="auto"/>
          <w:lang w:val="en"/>
        </w:rPr>
        <w:lastRenderedPageBreak/>
        <w:t xml:space="preserve">Why is this important? </w:t>
      </w:r>
      <w:r w:rsidR="00F36E03" w:rsidRPr="00BE1756">
        <w:rPr>
          <w:color w:val="auto"/>
          <w:lang w:val="en"/>
        </w:rPr>
        <w:t xml:space="preserve"> </w:t>
      </w:r>
    </w:p>
    <w:p w14:paraId="1FF01895" w14:textId="741E38DE" w:rsidR="00F36E03" w:rsidRPr="00BE1756" w:rsidRDefault="00F36E03" w:rsidP="00F36E03">
      <w:pPr>
        <w:spacing w:line="360" w:lineRule="auto"/>
      </w:pPr>
      <w:r w:rsidRPr="00BE1756">
        <w:rPr>
          <w:rFonts w:cs="Arial"/>
          <w:lang w:val="en"/>
        </w:rPr>
        <w:t xml:space="preserve">Predictors of </w:t>
      </w:r>
      <w:r w:rsidR="00BE1756">
        <w:rPr>
          <w:rFonts w:cs="Arial"/>
          <w:lang w:val="en"/>
        </w:rPr>
        <w:t xml:space="preserve">morbidity and </w:t>
      </w:r>
      <w:r w:rsidRPr="00BE1756">
        <w:rPr>
          <w:rFonts w:cs="Arial"/>
          <w:lang w:val="en"/>
        </w:rPr>
        <w:t xml:space="preserve">mortality in schizophrenia include T2DM. People with schizophrenia who develop diabetes are in addition more susceptible to the complications associated with the latter. Evidence highlights that they are </w:t>
      </w:r>
      <w:r w:rsidRPr="00BE1756">
        <w:t xml:space="preserve">74% more likely to develop acute complications and more likely to develop microvascular or macrovascular complications </w:t>
      </w:r>
      <w:r w:rsidRPr="00BE1756">
        <w:fldChar w:fldCharType="begin"/>
      </w:r>
      <w:r w:rsidR="00BE1756">
        <w:instrText xml:space="preserve"> ADDIN EN.CITE &lt;EndNote&gt;&lt;Cite&gt;&lt;Author&gt;Brown S&lt;/Author&gt;&lt;Year&gt;2010&lt;/Year&gt;&lt;RecNum&gt;143&lt;/RecNum&gt;&lt;DisplayText&gt;[1]&lt;/DisplayText&gt;&lt;record&gt;&lt;rec-number&gt;143&lt;/rec-number&gt;&lt;foreign-keys&gt;&lt;key app="EN" db-id="5est0e0eqxs5afe02rnpxdf6tpp29arw9ezp" timestamp="1514997407"&gt;143&lt;/key&gt;&lt;/foreign-keys&gt;&lt;ref-type name="Journal Article"&gt;17&lt;/ref-type&gt;&lt;contributors&gt;&lt;authors&gt;&lt;author&gt;Brown S, Kim M, Mitchell C, Inskip H&lt;/author&gt;&lt;/authors&gt;&lt;/contributors&gt;&lt;titles&gt;&lt;title&gt;Twenty-five year mortality of a community cohort with schizophrenia&lt;/title&gt;&lt;secondary-title&gt;Br J Psychiatry&lt;/secondary-title&gt;&lt;/titles&gt;&lt;periodical&gt;&lt;full-title&gt;Br J Psychiatry&lt;/full-title&gt;&lt;/periodical&gt;&lt;pages&gt;116–21&lt;/pages&gt;&lt;volume&gt;196&lt;/volume&gt;&lt;number&gt;(2):&lt;/number&gt;&lt;dates&gt;&lt;year&gt;2010&lt;/year&gt;&lt;/dates&gt;&lt;urls&gt;&lt;/urls&gt;&lt;/record&gt;&lt;/Cite&gt;&lt;/EndNote&gt;</w:instrText>
      </w:r>
      <w:r w:rsidRPr="00BE1756">
        <w:fldChar w:fldCharType="separate"/>
      </w:r>
      <w:r w:rsidRPr="00BE1756">
        <w:rPr>
          <w:noProof/>
        </w:rPr>
        <w:t>[1]</w:t>
      </w:r>
      <w:r w:rsidRPr="00BE1756">
        <w:fldChar w:fldCharType="end"/>
      </w:r>
      <w:r w:rsidRPr="00BE1756">
        <w:t xml:space="preserve">.  Diabetes related deaths are six times more frequent with schizophrenia contributing to </w:t>
      </w:r>
      <w:r w:rsidRPr="00BE1756">
        <w:rPr>
          <w:rFonts w:cs="Arial"/>
          <w:lang w:val="en"/>
        </w:rPr>
        <w:t xml:space="preserve">significant excess mortality </w:t>
      </w:r>
      <w:r w:rsidRPr="00BE1756">
        <w:rPr>
          <w:rFonts w:cs="Arial"/>
          <w:lang w:val="en"/>
        </w:rPr>
        <w:fldChar w:fldCharType="begin"/>
      </w:r>
      <w:r w:rsidR="00BE1756">
        <w:rPr>
          <w:rFonts w:cs="Arial"/>
          <w:lang w:val="en"/>
        </w:rPr>
        <w:instrText xml:space="preserve"> ADDIN EN.CITE &lt;EndNote&gt;&lt;Cite&gt;&lt;Author&gt;D. Schoepf&lt;/Author&gt;&lt;Year&gt;2012&lt;/Year&gt;&lt;RecNum&gt;375&lt;/RecNum&gt;&lt;DisplayText&gt;[5]&lt;/DisplayText&gt;&lt;record&gt;&lt;rec-number&gt;375&lt;/rec-number&gt;&lt;foreign-keys&gt;&lt;key app="EN" db-id="5est0e0eqxs5afe02rnpxdf6tpp29arw9ezp" timestamp="1549454365"&gt;375&lt;/key&gt;&lt;/foreign-keys&gt;&lt;ref-type name="Journal Article"&gt;17&lt;/ref-type&gt;&lt;contributors&gt;&lt;authors&gt;&lt;author&gt;D. Schoepf, R. Potluri, H. Uppal, A. Natalwala, P. Narendran, R. Heun&lt;/author&gt;&lt;/authors&gt;&lt;/contributors&gt;&lt;titles&gt;&lt;title&gt;Type-2 diabetes mellitus in schizophrenia: Increased prevalence and major risk factor of excess mortality in a naturalistic 7-year follow-up&lt;/title&gt;&lt;secondary-title&gt;European Psychiatry&lt;/secondary-title&gt;&lt;/titles&gt;&lt;periodical&gt;&lt;full-title&gt;European Psychiatry&lt;/full-title&gt;&lt;/periodical&gt;&lt;pages&gt;33-42&lt;/pages&gt;&lt;volume&gt;27&lt;/volume&gt;&lt;number&gt;1&lt;/number&gt;&lt;dates&gt;&lt;year&gt;2012&lt;/year&gt;&lt;/dates&gt;&lt;urls&gt;&lt;/urls&gt;&lt;/record&gt;&lt;/Cite&gt;&lt;/EndNote&gt;</w:instrText>
      </w:r>
      <w:r w:rsidRPr="00BE1756">
        <w:rPr>
          <w:rFonts w:cs="Arial"/>
          <w:lang w:val="en"/>
        </w:rPr>
        <w:fldChar w:fldCharType="separate"/>
      </w:r>
      <w:r w:rsidRPr="00BE1756">
        <w:rPr>
          <w:rFonts w:cs="Arial"/>
          <w:noProof/>
          <w:lang w:val="en"/>
        </w:rPr>
        <w:t>[5]</w:t>
      </w:r>
      <w:r w:rsidRPr="00BE1756">
        <w:rPr>
          <w:rFonts w:cs="Arial"/>
          <w:lang w:val="en"/>
        </w:rPr>
        <w:fldChar w:fldCharType="end"/>
      </w:r>
      <w:r w:rsidRPr="00BE1756">
        <w:rPr>
          <w:rFonts w:cs="Arial"/>
          <w:lang w:val="en"/>
        </w:rPr>
        <w:t xml:space="preserve">. </w:t>
      </w:r>
    </w:p>
    <w:p w14:paraId="2A5D2962" w14:textId="723DB783" w:rsidR="00B17938" w:rsidRPr="00BE1756" w:rsidRDefault="00A56224" w:rsidP="001848DA">
      <w:pPr>
        <w:pStyle w:val="Heading2"/>
        <w:rPr>
          <w:color w:val="auto"/>
        </w:rPr>
      </w:pPr>
      <w:r w:rsidRPr="00BE1756">
        <w:rPr>
          <w:color w:val="auto"/>
        </w:rPr>
        <w:t>Relationship between</w:t>
      </w:r>
      <w:r w:rsidR="00B17938" w:rsidRPr="00BE1756">
        <w:rPr>
          <w:color w:val="auto"/>
        </w:rPr>
        <w:t xml:space="preserve"> diabetes</w:t>
      </w:r>
      <w:r w:rsidRPr="00BE1756">
        <w:rPr>
          <w:color w:val="auto"/>
        </w:rPr>
        <w:t xml:space="preserve"> and schizophrenia </w:t>
      </w:r>
    </w:p>
    <w:p w14:paraId="210A65D7" w14:textId="1BEAEE1A" w:rsidR="000A0179" w:rsidRPr="00BE1756" w:rsidRDefault="000A0179" w:rsidP="002927F4">
      <w:pPr>
        <w:spacing w:line="360" w:lineRule="auto"/>
      </w:pPr>
      <w:r w:rsidRPr="00BE1756">
        <w:t>The p</w:t>
      </w:r>
      <w:r w:rsidRPr="00BE1756">
        <w:rPr>
          <w:rFonts w:eastAsia="Times New Roman" w:cs="Arial"/>
          <w:lang w:eastAsia="en-GB"/>
        </w:rPr>
        <w:t xml:space="preserve">revalence of </w:t>
      </w:r>
      <w:r w:rsidR="00765D83" w:rsidRPr="00BE1756">
        <w:rPr>
          <w:rFonts w:eastAsia="Times New Roman" w:cs="Arial"/>
          <w:lang w:eastAsia="en-GB"/>
        </w:rPr>
        <w:t>T2DM</w:t>
      </w:r>
      <w:r w:rsidRPr="00BE1756">
        <w:rPr>
          <w:rFonts w:eastAsia="Times New Roman" w:cs="Arial"/>
          <w:lang w:eastAsia="en-GB"/>
        </w:rPr>
        <w:t xml:space="preserve"> is at least 2 fold greater in people with schizophrenia than in the general population. </w:t>
      </w:r>
      <w:r w:rsidRPr="00BE1756">
        <w:t>The prevalence of undiagnosed diabetes is also thought to be much higher and c</w:t>
      </w:r>
      <w:r w:rsidRPr="00BE1756">
        <w:rPr>
          <w:rFonts w:eastAsia="Times New Roman" w:cs="Arial"/>
          <w:lang w:eastAsia="en-GB"/>
        </w:rPr>
        <w:t xml:space="preserve">omplications and mortality associated with diabetes is also increased in people with schizophrenia </w:t>
      </w:r>
      <w:r w:rsidR="00765D83" w:rsidRPr="00BE1756">
        <w:rPr>
          <w:rFonts w:eastAsia="Times New Roman" w:cs="Arial"/>
          <w:lang w:eastAsia="en-GB"/>
        </w:rPr>
        <w:fldChar w:fldCharType="begin"/>
      </w:r>
      <w:r w:rsidR="00BE1756">
        <w:rPr>
          <w:rFonts w:eastAsia="Times New Roman" w:cs="Arial"/>
          <w:lang w:eastAsia="en-GB"/>
        </w:rPr>
        <w:instrText xml:space="preserve"> ADDIN EN.CITE &lt;EndNote&gt;&lt;Cite&gt;&lt;Author&gt;Holt&lt;/Author&gt;&lt;Year&gt;2015&lt;/Year&gt;&lt;RecNum&gt;164&lt;/RecNum&gt;&lt;DisplayText&gt;[6]&lt;/DisplayText&gt;&lt;record&gt;&lt;rec-number&gt;164&lt;/rec-number&gt;&lt;foreign-keys&gt;&lt;key app="EN" db-id="5est0e0eqxs5afe02rnpxdf6tpp29arw9ezp" timestamp="1514997412"&gt;164&lt;/key&gt;&lt;/foreign-keys&gt;&lt;ref-type name="Journal Article"&gt;17&lt;/ref-type&gt;&lt;contributors&gt;&lt;authors&gt;&lt;author&gt;Holt, R.I.G&lt;/author&gt;&lt;author&gt;Mitchell, A&lt;/author&gt;&lt;/authors&gt;&lt;/contributors&gt;&lt;titles&gt;&lt;title&gt;Diabetes Mellitus and severe mental illness: mechanisms and clinical implications&lt;/title&gt;&lt;secondary-title&gt;Nature reviews Endocrinology&lt;/secondary-title&gt;&lt;/titles&gt;&lt;periodical&gt;&lt;full-title&gt;Nature reviews Endocrinology&lt;/full-title&gt;&lt;/periodical&gt;&lt;pages&gt;79-89&lt;/pages&gt;&lt;volume&gt;11&lt;/volume&gt;&lt;dates&gt;&lt;year&gt;2015&lt;/year&gt;&lt;/dates&gt;&lt;urls&gt;&lt;/urls&gt;&lt;/record&gt;&lt;/Cite&gt;&lt;/EndNote&gt;</w:instrText>
      </w:r>
      <w:r w:rsidR="00765D83" w:rsidRPr="00BE1756">
        <w:rPr>
          <w:rFonts w:eastAsia="Times New Roman" w:cs="Arial"/>
          <w:lang w:eastAsia="en-GB"/>
        </w:rPr>
        <w:fldChar w:fldCharType="separate"/>
      </w:r>
      <w:r w:rsidR="00F36E03" w:rsidRPr="00BE1756">
        <w:rPr>
          <w:rFonts w:eastAsia="Times New Roman" w:cs="Arial"/>
          <w:noProof/>
          <w:lang w:eastAsia="en-GB"/>
        </w:rPr>
        <w:t>[6]</w:t>
      </w:r>
      <w:r w:rsidR="00765D83" w:rsidRPr="00BE1756">
        <w:rPr>
          <w:rFonts w:eastAsia="Times New Roman" w:cs="Arial"/>
          <w:lang w:eastAsia="en-GB"/>
        </w:rPr>
        <w:fldChar w:fldCharType="end"/>
      </w:r>
      <w:r w:rsidR="004F7579">
        <w:rPr>
          <w:rFonts w:eastAsia="Times New Roman" w:cs="Arial"/>
          <w:lang w:eastAsia="en-GB"/>
        </w:rPr>
        <w:t>.</w:t>
      </w:r>
      <w:r w:rsidR="00765D83" w:rsidRPr="00BE1756">
        <w:t xml:space="preserve"> The</w:t>
      </w:r>
      <w:r w:rsidR="004F7579">
        <w:t xml:space="preserve"> prevalence of T</w:t>
      </w:r>
      <w:r w:rsidR="00765D83" w:rsidRPr="00BE1756">
        <w:t>ype 1 diabetes i</w:t>
      </w:r>
      <w:r w:rsidR="004F7579">
        <w:t>s not increased in people with</w:t>
      </w:r>
      <w:r w:rsidR="00765D83" w:rsidRPr="00BE1756">
        <w:t xml:space="preserve"> schizophrenia. </w:t>
      </w:r>
    </w:p>
    <w:p w14:paraId="2ABC63C9" w14:textId="35A3E36F" w:rsidR="00B17938" w:rsidRPr="00BE1756" w:rsidRDefault="008659CE" w:rsidP="002927F4">
      <w:pPr>
        <w:spacing w:line="360" w:lineRule="auto"/>
      </w:pPr>
      <w:r w:rsidRPr="00BE1756">
        <w:t xml:space="preserve">The relationship between schizophrenia and </w:t>
      </w:r>
      <w:r w:rsidR="00765D83" w:rsidRPr="00BE1756">
        <w:t xml:space="preserve">T2DM </w:t>
      </w:r>
      <w:r w:rsidRPr="00BE1756">
        <w:t>appears to be unidirectional; in that diabetes does</w:t>
      </w:r>
      <w:r w:rsidR="000A0179" w:rsidRPr="00BE1756">
        <w:t xml:space="preserve"> no</w:t>
      </w:r>
      <w:r w:rsidRPr="00BE1756">
        <w:t xml:space="preserve">t predispose to schizophrenia </w:t>
      </w:r>
      <w:r w:rsidRPr="00BE1756">
        <w:fldChar w:fldCharType="begin"/>
      </w:r>
      <w:r w:rsidR="00BE1756">
        <w:instrText xml:space="preserve"> ADDIN EN.CITE &lt;EndNote&gt;&lt;Cite&gt;&lt;Author&gt;R.I.G&lt;/Author&gt;&lt;Year&gt;2011&lt;/Year&gt;&lt;RecNum&gt;381&lt;/RecNum&gt;&lt;DisplayText&gt;[7]&lt;/DisplayText&gt;&lt;record&gt;&lt;rec-number&gt;381&lt;/rec-number&gt;&lt;foreign-keys&gt;&lt;key app="EN" db-id="5est0e0eqxs5afe02rnpxdf6tpp29arw9ezp" timestamp="1549457364"&gt;381&lt;/key&gt;&lt;/foreign-keys&gt;&lt;ref-type name="Journal Article"&gt;17&lt;/ref-type&gt;&lt;contributors&gt;&lt;authors&gt;&lt;author&gt;R.I.G, Holt&lt;/author&gt;&lt;/authors&gt;&lt;/contributors&gt;&lt;titles&gt;&lt;title&gt;Undoing Descartes: integrating diabetes cares for those with mental illness&lt;/title&gt;&lt;secondary-title&gt;Practical Diabetes&lt;/secondary-title&gt;&lt;/titles&gt;&lt;periodical&gt;&lt;full-title&gt;Practical Diabetes&lt;/full-title&gt;&lt;/periodical&gt;&lt;volume&gt;28&lt;/volume&gt;&lt;number&gt;6&lt;/number&gt;&lt;dates&gt;&lt;year&gt;2011&lt;/year&gt;&lt;/dates&gt;&lt;urls&gt;&lt;/urls&gt;&lt;/record&gt;&lt;/Cite&gt;&lt;/EndNote&gt;</w:instrText>
      </w:r>
      <w:r w:rsidRPr="00BE1756">
        <w:fldChar w:fldCharType="separate"/>
      </w:r>
      <w:r w:rsidR="00F36E03" w:rsidRPr="00BE1756">
        <w:rPr>
          <w:noProof/>
        </w:rPr>
        <w:t>[7]</w:t>
      </w:r>
      <w:r w:rsidRPr="00BE1756">
        <w:fldChar w:fldCharType="end"/>
      </w:r>
      <w:r w:rsidR="00765D83" w:rsidRPr="00BE1756">
        <w:t xml:space="preserve">. </w:t>
      </w:r>
      <w:r w:rsidR="0026083F" w:rsidRPr="00BE1756">
        <w:t>T</w:t>
      </w:r>
      <w:r w:rsidR="004F1517" w:rsidRPr="00BE1756">
        <w:t xml:space="preserve">he increased risk of </w:t>
      </w:r>
      <w:r w:rsidR="00E47297" w:rsidRPr="00BE1756">
        <w:t>T2DM</w:t>
      </w:r>
      <w:r w:rsidR="0026083F" w:rsidRPr="00BE1756">
        <w:t xml:space="preserve"> in people with schizophrenia</w:t>
      </w:r>
      <w:r w:rsidR="0031527A" w:rsidRPr="00BE1756">
        <w:t xml:space="preserve">, however, </w:t>
      </w:r>
      <w:r w:rsidR="004F1517" w:rsidRPr="00BE1756">
        <w:t xml:space="preserve">is not straightforward and </w:t>
      </w:r>
      <w:r w:rsidR="00454192" w:rsidRPr="00BE1756">
        <w:t>t</w:t>
      </w:r>
      <w:r w:rsidR="003E6693" w:rsidRPr="00BE1756">
        <w:t xml:space="preserve">he degree </w:t>
      </w:r>
      <w:r w:rsidR="00454192" w:rsidRPr="00BE1756">
        <w:t>to which the risk is increased</w:t>
      </w:r>
      <w:r w:rsidR="003E6693" w:rsidRPr="00BE1756">
        <w:t xml:space="preserve"> varies from 2-5 fold depending on the study</w:t>
      </w:r>
      <w:r w:rsidR="007101B0" w:rsidRPr="00BE1756">
        <w:t xml:space="preserve"> quoted</w:t>
      </w:r>
      <w:r w:rsidR="003E6693" w:rsidRPr="00BE1756">
        <w:t xml:space="preserve">. The reasons for this variation </w:t>
      </w:r>
      <w:r w:rsidR="00B17938" w:rsidRPr="00BE1756">
        <w:t>is</w:t>
      </w:r>
      <w:r w:rsidR="003E6693" w:rsidRPr="00BE1756">
        <w:t xml:space="preserve"> largely</w:t>
      </w:r>
      <w:r w:rsidR="00B17938" w:rsidRPr="00BE1756">
        <w:t xml:space="preserve"> </w:t>
      </w:r>
      <w:r w:rsidR="003E6693" w:rsidRPr="00BE1756">
        <w:t xml:space="preserve">a result of the different methodological approaches </w:t>
      </w:r>
      <w:r w:rsidR="007101B0" w:rsidRPr="00BE1756">
        <w:t>used (</w:t>
      </w:r>
      <w:r w:rsidR="00B17938" w:rsidRPr="00BE1756">
        <w:t>longitudinal, cross s</w:t>
      </w:r>
      <w:r w:rsidR="007101B0" w:rsidRPr="00BE1756">
        <w:t xml:space="preserve">ectional, case control, cohort), </w:t>
      </w:r>
      <w:r w:rsidR="003E6693" w:rsidRPr="00BE1756">
        <w:t>the different populations studied (</w:t>
      </w:r>
      <w:r w:rsidR="00B17938" w:rsidRPr="00BE1756">
        <w:t>age</w:t>
      </w:r>
      <w:r w:rsidR="003E6693" w:rsidRPr="00BE1756">
        <w:t xml:space="preserve">, sex, </w:t>
      </w:r>
      <w:r w:rsidR="00B17938" w:rsidRPr="00BE1756">
        <w:t>ethnicity differences</w:t>
      </w:r>
      <w:r w:rsidR="007101B0" w:rsidRPr="00BE1756">
        <w:t>, inpatient/outpatient</w:t>
      </w:r>
      <w:r w:rsidR="003E6693" w:rsidRPr="00BE1756">
        <w:t>) and the</w:t>
      </w:r>
      <w:r w:rsidR="00B17938" w:rsidRPr="00BE1756">
        <w:t xml:space="preserve"> </w:t>
      </w:r>
      <w:r w:rsidR="003E6693" w:rsidRPr="00BE1756">
        <w:t>geographical area</w:t>
      </w:r>
      <w:r w:rsidR="00FF2CB3" w:rsidRPr="00BE1756">
        <w:t>s</w:t>
      </w:r>
      <w:r w:rsidR="003E6693" w:rsidRPr="00BE1756">
        <w:t xml:space="preserve"> covered by the studies.</w:t>
      </w:r>
      <w:r w:rsidR="00E47297" w:rsidRPr="00BE1756">
        <w:t xml:space="preserve"> </w:t>
      </w:r>
    </w:p>
    <w:p w14:paraId="11E5AE8E" w14:textId="4DD999D5" w:rsidR="00CD24D9" w:rsidRPr="00BE1756" w:rsidRDefault="00CD24D9" w:rsidP="002927F4">
      <w:pPr>
        <w:spacing w:line="360" w:lineRule="auto"/>
        <w:rPr>
          <w:rFonts w:cs="Arial"/>
          <w:lang w:val="en"/>
        </w:rPr>
      </w:pPr>
      <w:r w:rsidRPr="00BE1756">
        <w:rPr>
          <w:rFonts w:cs="Arial"/>
          <w:lang w:val="en"/>
        </w:rPr>
        <w:t xml:space="preserve">Across the literature it appears that three themes emerge regarding the cause of the increased rates of obesity and consequently T2DM in people with schizophrenia. These include environmental factors, disease specific effects and antipsychotic treatment. </w:t>
      </w:r>
    </w:p>
    <w:p w14:paraId="4CB65915" w14:textId="0A84560C" w:rsidR="00CD24D9" w:rsidRPr="00BE1756" w:rsidRDefault="00CD24D9" w:rsidP="001848DA">
      <w:pPr>
        <w:pStyle w:val="Heading3"/>
        <w:rPr>
          <w:color w:val="auto"/>
        </w:rPr>
      </w:pPr>
      <w:r w:rsidRPr="00BE1756">
        <w:rPr>
          <w:color w:val="auto"/>
        </w:rPr>
        <w:t xml:space="preserve">Environment </w:t>
      </w:r>
    </w:p>
    <w:p w14:paraId="29D44928" w14:textId="23FD761A" w:rsidR="00CD24D9" w:rsidRDefault="00B17938" w:rsidP="00CD24D9">
      <w:pPr>
        <w:spacing w:line="360" w:lineRule="auto"/>
      </w:pPr>
      <w:r w:rsidRPr="00BE1756">
        <w:rPr>
          <w:spacing w:val="1"/>
        </w:rPr>
        <w:t>Low socioeconomic status and income</w:t>
      </w:r>
      <w:r w:rsidR="00B0205D" w:rsidRPr="00BE1756">
        <w:rPr>
          <w:spacing w:val="1"/>
        </w:rPr>
        <w:t xml:space="preserve"> </w:t>
      </w:r>
      <w:r w:rsidR="001848DA" w:rsidRPr="00BE1756">
        <w:rPr>
          <w:spacing w:val="1"/>
        </w:rPr>
        <w:t xml:space="preserve">can </w:t>
      </w:r>
      <w:r w:rsidR="00B0205D" w:rsidRPr="00BE1756">
        <w:rPr>
          <w:spacing w:val="1"/>
        </w:rPr>
        <w:t>a</w:t>
      </w:r>
      <w:r w:rsidR="001848DA" w:rsidRPr="00BE1756">
        <w:rPr>
          <w:spacing w:val="1"/>
        </w:rPr>
        <w:t>ffect</w:t>
      </w:r>
      <w:r w:rsidR="00A32865" w:rsidRPr="00BE1756">
        <w:rPr>
          <w:spacing w:val="1"/>
        </w:rPr>
        <w:t xml:space="preserve"> </w:t>
      </w:r>
      <w:r w:rsidR="001848DA" w:rsidRPr="00BE1756">
        <w:rPr>
          <w:spacing w:val="1"/>
        </w:rPr>
        <w:t>an individual’s</w:t>
      </w:r>
      <w:r w:rsidRPr="00BE1756">
        <w:rPr>
          <w:spacing w:val="1"/>
        </w:rPr>
        <w:t xml:space="preserve"> </w:t>
      </w:r>
      <w:r w:rsidR="001848DA" w:rsidRPr="00BE1756">
        <w:rPr>
          <w:spacing w:val="1"/>
        </w:rPr>
        <w:t>ability</w:t>
      </w:r>
      <w:r w:rsidRPr="00BE1756">
        <w:rPr>
          <w:spacing w:val="1"/>
        </w:rPr>
        <w:t xml:space="preserve"> to make healthy lifestyle </w:t>
      </w:r>
      <w:r w:rsidR="001848DA" w:rsidRPr="00BE1756">
        <w:rPr>
          <w:spacing w:val="1"/>
        </w:rPr>
        <w:t xml:space="preserve">decisions </w:t>
      </w:r>
      <w:r w:rsidRPr="00BE1756">
        <w:rPr>
          <w:spacing w:val="1"/>
        </w:rPr>
        <w:fldChar w:fldCharType="begin">
          <w:fldData xml:space="preserve">PEVuZE5vdGU+PENpdGU+PEF1dGhvcj5TdXZpc2Fhcmk8L0F1dGhvcj48WWVhcj4yMDE2PC9ZZWFy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</w:fldData>
        </w:fldChar>
      </w:r>
      <w:r w:rsidR="00BE1756">
        <w:rPr>
          <w:spacing w:val="1"/>
        </w:rPr>
        <w:instrText xml:space="preserve"> ADDIN EN.CITE </w:instrText>
      </w:r>
      <w:r w:rsidR="00BE1756">
        <w:rPr>
          <w:spacing w:val="1"/>
        </w:rPr>
        <w:fldChar w:fldCharType="begin">
          <w:fldData xml:space="preserve">PEVuZE5vdGU+PENpdGU+PEF1dGhvcj5TdXZpc2Fhcmk8L0F1dGhvcj48WWVhcj4yMDE2PC9ZZWFy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</w:fldData>
        </w:fldChar>
      </w:r>
      <w:r w:rsidR="00BE1756">
        <w:rPr>
          <w:spacing w:val="1"/>
        </w:rPr>
        <w:instrText xml:space="preserve"> ADDIN EN.CITE.DATA </w:instrText>
      </w:r>
      <w:r w:rsidR="00BE1756">
        <w:rPr>
          <w:spacing w:val="1"/>
        </w:rPr>
      </w:r>
      <w:r w:rsidR="00BE1756">
        <w:rPr>
          <w:spacing w:val="1"/>
        </w:rPr>
        <w:fldChar w:fldCharType="end"/>
      </w:r>
      <w:r w:rsidRPr="00BE1756">
        <w:rPr>
          <w:spacing w:val="1"/>
        </w:rPr>
      </w:r>
      <w:r w:rsidRPr="00BE1756">
        <w:rPr>
          <w:spacing w:val="1"/>
        </w:rPr>
        <w:fldChar w:fldCharType="separate"/>
      </w:r>
      <w:r w:rsidR="00CD24D9" w:rsidRPr="00BE1756">
        <w:rPr>
          <w:noProof/>
          <w:spacing w:val="1"/>
        </w:rPr>
        <w:t>[8]</w:t>
      </w:r>
      <w:r w:rsidRPr="00BE1756">
        <w:rPr>
          <w:spacing w:val="1"/>
        </w:rPr>
        <w:fldChar w:fldCharType="end"/>
      </w:r>
      <w:r w:rsidR="001848DA" w:rsidRPr="00BE1756">
        <w:rPr>
          <w:spacing w:val="1"/>
        </w:rPr>
        <w:t xml:space="preserve">. </w:t>
      </w:r>
      <w:r w:rsidR="004F7579">
        <w:rPr>
          <w:spacing w:val="1"/>
        </w:rPr>
        <w:t>The diet of p</w:t>
      </w:r>
      <w:r w:rsidR="00B0205D" w:rsidRPr="00BE1756">
        <w:rPr>
          <w:spacing w:val="1"/>
        </w:rPr>
        <w:t xml:space="preserve">eople with schizophrenia </w:t>
      </w:r>
      <w:r w:rsidR="004F7579">
        <w:rPr>
          <w:spacing w:val="1"/>
        </w:rPr>
        <w:t>is</w:t>
      </w:r>
      <w:r w:rsidR="004F7579" w:rsidRPr="00BE1756">
        <w:rPr>
          <w:spacing w:val="1"/>
        </w:rPr>
        <w:t xml:space="preserve"> </w:t>
      </w:r>
      <w:r w:rsidR="00B0205D" w:rsidRPr="00BE1756">
        <w:rPr>
          <w:spacing w:val="1"/>
        </w:rPr>
        <w:t>typically deficient in fruit and veg</w:t>
      </w:r>
      <w:r w:rsidR="00A32865" w:rsidRPr="00BE1756">
        <w:rPr>
          <w:spacing w:val="1"/>
        </w:rPr>
        <w:t xml:space="preserve">etables and </w:t>
      </w:r>
      <w:r w:rsidR="001848DA" w:rsidRPr="00BE1756">
        <w:rPr>
          <w:spacing w:val="1"/>
        </w:rPr>
        <w:t xml:space="preserve">high in fat </w:t>
      </w:r>
      <w:r w:rsidR="00B0205D" w:rsidRPr="00BE1756">
        <w:rPr>
          <w:spacing w:val="1"/>
        </w:rPr>
        <w:fldChar w:fldCharType="begin"/>
      </w:r>
      <w:r w:rsidR="00CD24D9" w:rsidRPr="00BE1756">
        <w:rPr>
          <w:spacing w:val="1"/>
        </w:rPr>
        <w:instrText xml:space="preserve"> ADDIN EN.CITE &lt;EndNote&gt;&lt;Cite&gt;&lt;Author&gt;McCreadie R&lt;/Author&gt;&lt;Year&gt;1998&lt;/Year&gt;&lt;RecNum&gt;157&lt;/RecNum&gt;&lt;DisplayText&gt;[9]&lt;/DisplayText&gt;&lt;record&gt;&lt;rec-number&gt;157&lt;/rec-number&gt;&lt;foreign-keys&gt;&lt;key app="EN" db-id="e9dtvsvwla2taaexdr3vfrtwfzzdr0pd00zt" timestamp="1513778137"&gt;157&lt;/key&gt;&lt;/foreign-keys&gt;&lt;ref-type name="Journal Article"&gt;17&lt;/ref-type&gt;&lt;contributors&gt;&lt;authors&gt;&lt;author&gt;McCreadie R, Macdonald E, Blacklock C, Tilak-Singh D, Wiles D, Halliday J&lt;/author&gt;&lt;/authors&gt;&lt;/contributors&gt;&lt;titles&gt;&lt;title&gt;Dietary intake of schizophrenic patients in Nithsdale, Scotland: case-control study&lt;/title&gt;&lt;secondary-title&gt;BMJ&lt;/secondary-title&gt;&lt;/titles&gt;&lt;periodical&gt;&lt;full-title&gt;BMJ&lt;/full-title&gt;&lt;/periodical&gt;&lt;pages&gt;784–5&lt;/pages&gt;&lt;volume&gt;Sep 19;317&lt;/volume&gt;&lt;number&gt; (7161)&lt;/number&gt;&lt;dates&gt;&lt;year&gt;1998&lt;/year&gt;&lt;/dates&gt;&lt;urls&gt;&lt;/urls&gt;&lt;/record&gt;&lt;/Cite&gt;&lt;/EndNote&gt;</w:instrText>
      </w:r>
      <w:r w:rsidR="00B0205D" w:rsidRPr="00BE1756">
        <w:rPr>
          <w:spacing w:val="1"/>
        </w:rPr>
        <w:fldChar w:fldCharType="separate"/>
      </w:r>
      <w:r w:rsidR="00CD24D9" w:rsidRPr="00BE1756">
        <w:rPr>
          <w:noProof/>
          <w:spacing w:val="1"/>
        </w:rPr>
        <w:t>[9]</w:t>
      </w:r>
      <w:r w:rsidR="00B0205D" w:rsidRPr="00BE1756">
        <w:rPr>
          <w:spacing w:val="1"/>
        </w:rPr>
        <w:fldChar w:fldCharType="end"/>
      </w:r>
      <w:r w:rsidR="004F7579">
        <w:rPr>
          <w:spacing w:val="1"/>
        </w:rPr>
        <w:t>.</w:t>
      </w:r>
      <w:r w:rsidR="00B0205D" w:rsidRPr="00BE1756">
        <w:rPr>
          <w:spacing w:val="1"/>
        </w:rPr>
        <w:t xml:space="preserve"> </w:t>
      </w:r>
      <w:r w:rsidR="001848DA" w:rsidRPr="00BE1756">
        <w:t>F</w:t>
      </w:r>
      <w:r w:rsidRPr="00BE1756">
        <w:t xml:space="preserve">ood choices may be linked directly to schizophrenia through deficient reward mechanisms </w:t>
      </w:r>
      <w:r w:rsidR="001848DA" w:rsidRPr="00BE1756">
        <w:t xml:space="preserve"> and s</w:t>
      </w:r>
      <w:r w:rsidR="00C3130F" w:rsidRPr="00BE1756">
        <w:t>ocial isolation may also trigger excessive eating as a compensatory mechanism</w:t>
      </w:r>
      <w:r w:rsidR="006A7139" w:rsidRPr="00BE1756">
        <w:t xml:space="preserve"> </w:t>
      </w:r>
      <w:r w:rsidR="001848DA" w:rsidRPr="00BE1756">
        <w:fldChar w:fldCharType="begin"/>
      </w:r>
      <w:r w:rsidR="00BE1756">
        <w:instrText xml:space="preserve"> ADDIN EN.CITE &lt;EndNote&gt;&lt;Cite&gt;&lt;Author&gt;Elman&lt;/Author&gt;&lt;Year&gt;2006&lt;/Year&gt;&lt;RecNum&gt;196&lt;/RecNum&gt;&lt;DisplayText&gt;[10]&lt;/DisplayText&gt;&lt;record&gt;&lt;rec-number&gt;196&lt;/rec-number&gt;&lt;foreign-keys&gt;&lt;key app="EN" db-id="5est0e0eqxs5afe02rnpxdf6tpp29arw9ezp" timestamp="1516978420"&gt;196&lt;/key&gt;&lt;/foreign-keys&gt;&lt;ref-type name="Journal Article"&gt;17&lt;/ref-type&gt;&lt;contributors&gt;&lt;authors&gt;&lt;author&gt;Elman, I&lt;/author&gt;&lt;author&gt;Borsook, D&lt;/author&gt;&lt;author&gt;Lukas, SE&lt;/author&gt;&lt;/authors&gt;&lt;/contributors&gt;&lt;titles&gt;&lt;title&gt;Food intake and reward mechanisms in patients with schizophrenia: implications for metabolic disturbances and treatment with second-generation antipsychotic agents&lt;/title&gt;&lt;secondary-title&gt;Neuropsychopharmacology&lt;/secondary-title&gt;&lt;/titles&gt;&lt;periodical&gt;&lt;full-title&gt;Neuropsychopharmacology&lt;/full-title&gt;&lt;/periodical&gt;&lt;pages&gt;2091–120&lt;/pages&gt;&lt;volume&gt;31&lt;/volume&gt;&lt;number&gt;10&lt;/number&gt;&lt;dates&gt;&lt;year&gt;2006&lt;/year&gt;&lt;/dates&gt;&lt;urls&gt;&lt;/urls&gt;&lt;/record&gt;&lt;/Cite&gt;&lt;/EndNote&gt;</w:instrText>
      </w:r>
      <w:r w:rsidR="001848DA" w:rsidRPr="00BE1756">
        <w:fldChar w:fldCharType="separate"/>
      </w:r>
      <w:r w:rsidR="001848DA" w:rsidRPr="00BE1756">
        <w:rPr>
          <w:noProof/>
        </w:rPr>
        <w:t>[10]</w:t>
      </w:r>
      <w:r w:rsidR="001848DA" w:rsidRPr="00BE1756">
        <w:fldChar w:fldCharType="end"/>
      </w:r>
      <w:r w:rsidR="001848DA" w:rsidRPr="00BE1756">
        <w:t xml:space="preserve">. Excessively sedentary lifestyle with reduced rates of recommended ‘moderate’ activity may in part </w:t>
      </w:r>
      <w:r w:rsidR="004F7579">
        <w:t xml:space="preserve">be </w:t>
      </w:r>
      <w:r w:rsidR="001848DA" w:rsidRPr="00BE1756">
        <w:t xml:space="preserve">due to the sedating effects of antipsychotic medications and/or poor sleep patterns </w:t>
      </w:r>
      <w:r w:rsidR="001848DA" w:rsidRPr="00BE1756">
        <w:fldChar w:fldCharType="begin"/>
      </w:r>
      <w:r w:rsidR="00BE1756">
        <w:instrText xml:space="preserve"> ADDIN EN.CITE &lt;EndNote&gt;&lt;Cite&gt;&lt;Year&gt;2012&lt;/Year&gt;&lt;RecNum&gt;378&lt;/RecNum&gt;&lt;DisplayText&gt;[11, 12]&lt;/DisplayText&gt;&lt;record&gt;&lt;rec-number&gt;378&lt;/rec-number&gt;&lt;foreign-keys&gt;&lt;key app="EN" db-id="5est0e0eqxs5afe02rnpxdf6tpp29arw9ezp" timestamp="1549454365"&gt;378&lt;/key&gt;&lt;/foreign-keys&gt;&lt;ref-type name="Journal Article"&gt;17&lt;/ref-type&gt;&lt;contributors&gt;&lt;authors&gt;&lt;author&gt;Katharina Wulff, Derk-Jan Dijk,  Benita Middleton, Russell G. Foster, Eileen M. Joyce&lt;/author&gt;&lt;/authors&gt;&lt;/contributors&gt;&lt;titles&gt;&lt;title&gt;Sleep and circadian rhythm disruption in schizophrenia&lt;/title&gt;&lt;secondary-title&gt;Br J Psychiatry&lt;/secondary-title&gt;&lt;/titles&gt;&lt;periodical&gt;&lt;full-title&gt;Br J Psychiatry&lt;/full-title&gt;&lt;/periodical&gt;&lt;pages&gt;308-316&lt;/pages&gt;&lt;volume&gt;200&lt;/volume&gt;&lt;dates&gt;&lt;year&gt;2012&lt;/year&gt;&lt;/dates&gt;&lt;urls&gt;&lt;/urls&gt;&lt;/record&gt;&lt;/Cite&gt;&lt;Cite&gt;&lt;Author&gt;D. Vancampfort&lt;/Author&gt;&lt;Year&gt;2012&lt;/Year&gt;&lt;RecNum&gt;377&lt;/RecNum&gt;&lt;record&gt;&lt;rec-number&gt;377&lt;/rec-number&gt;&lt;foreign-keys&gt;&lt;key app="EN" db-id="5est0e0eqxs5afe02rnpxdf6tpp29arw9ezp" timestamp="1549454365"&gt;377&lt;/key&gt;&lt;/foreign-keys&gt;&lt;ref-type name="Journal Article"&gt;17&lt;/ref-type&gt;&lt;contributors&gt;&lt;authors&gt;&lt;author&gt;D. Vancampfort, J. Knapen, M. Probst, T. Scheewe, S. Remans , M. De Hert&lt;/author&gt;&lt;/authors&gt;&lt;/contributors&gt;&lt;titles&gt;&lt;title&gt;A systematic review of correlates of physical activity in patients with schizophrenia&lt;/title&gt;&lt;secondary-title&gt;Acta Psychiatr Scand&lt;/secondary-title&gt;&lt;/titles&gt;&lt;periodical&gt;&lt;full-title&gt;Acta Psychiatr Scand&lt;/full-title&gt;&lt;/periodical&gt;&lt;pages&gt;352-362&lt;/pages&gt;&lt;volume&gt;125&lt;/volume&gt;&lt;dates&gt;&lt;year&gt;2012&lt;/year&gt;&lt;/dates&gt;&lt;urls&gt;&lt;/urls&gt;&lt;/record&gt;&lt;/Cite&gt;&lt;/EndNote&gt;</w:instrText>
      </w:r>
      <w:r w:rsidR="001848DA" w:rsidRPr="00BE1756">
        <w:fldChar w:fldCharType="separate"/>
      </w:r>
      <w:r w:rsidR="001848DA" w:rsidRPr="00BE1756">
        <w:rPr>
          <w:noProof/>
        </w:rPr>
        <w:t>[11, 12]</w:t>
      </w:r>
      <w:r w:rsidR="001848DA" w:rsidRPr="00BE1756">
        <w:fldChar w:fldCharType="end"/>
      </w:r>
      <w:r w:rsidR="001848DA" w:rsidRPr="00BE1756">
        <w:t xml:space="preserve">. </w:t>
      </w:r>
      <w:r w:rsidR="004F7579">
        <w:t>S</w:t>
      </w:r>
      <w:r w:rsidR="00D208D5" w:rsidRPr="00BE1756">
        <w:t>mok</w:t>
      </w:r>
      <w:r w:rsidR="00A32865" w:rsidRPr="00BE1756">
        <w:t>ing increases the risk of T2DM and</w:t>
      </w:r>
      <w:r w:rsidR="00D208D5" w:rsidRPr="00BE1756">
        <w:t xml:space="preserve"> people with schizophrenia are twice as likely to smoke than </w:t>
      </w:r>
      <w:r w:rsidR="00A32865" w:rsidRPr="00BE1756">
        <w:t xml:space="preserve">the </w:t>
      </w:r>
      <w:r w:rsidR="00D208D5" w:rsidRPr="00BE1756">
        <w:t xml:space="preserve">general population </w:t>
      </w:r>
      <w:r w:rsidR="00D208D5" w:rsidRPr="00BE1756">
        <w:fldChar w:fldCharType="begin"/>
      </w:r>
      <w:r w:rsidR="00BE1756">
        <w:instrText xml:space="preserve"> ADDIN EN.CITE &lt;EndNote&gt;&lt;Cite&gt;&lt;Author&gt;Peckham E&lt;/Author&gt;&lt;Year&gt;2015&lt;/Year&gt;&lt;RecNum&gt;383&lt;/RecNum&gt;&lt;DisplayText&gt;[13]&lt;/DisplayText&gt;&lt;record&gt;&lt;rec-number&gt;383&lt;/rec-number&gt;&lt;foreign-keys&gt;&lt;key app="EN" db-id="5est0e0eqxs5afe02rnpxdf6tpp29arw9ezp" timestamp="1549909945"&gt;383&lt;/key&gt;&lt;/foreign-keys&gt;&lt;ref-type name="Journal Article"&gt;17&lt;/ref-type&gt;&lt;contributors&gt;&lt;authors&gt;&lt;author&gt;Peckham E, Man MS, Mitchell N, Li J, Becque T, Knowles S, Bradshaw T, Planner C, Parrott S, Michie S, Shepherd C, Gilbody S.&lt;/author&gt;&lt;/authors&gt;&lt;/contributors&gt;&lt;titles&gt;&lt;title&gt;Smoking Cessation Intervention for severe Mental Ill Health Trial (SCIMITAR): a pilot randomised control trial of the clinical effectiveness and cost-effectiveness of a bespoke smoking cessation service.&lt;/title&gt;&lt;secondary-title&gt;Health Technol Assess&lt;/secondary-title&gt;&lt;/titles&gt;&lt;periodical&gt;&lt;full-title&gt;Health Technol Assess&lt;/full-title&gt;&lt;/periodical&gt;&lt;pages&gt;1-148&lt;/pages&gt;&lt;volume&gt;25&lt;/volume&gt;&lt;number&gt;1&lt;/number&gt;&lt;dates&gt;&lt;year&gt;2015&lt;/year&gt;&lt;/dates&gt;&lt;urls&gt;&lt;/urls&gt;&lt;/record&gt;&lt;/Cite&gt;&lt;/EndNote&gt;</w:instrText>
      </w:r>
      <w:r w:rsidR="00D208D5" w:rsidRPr="00BE1756">
        <w:fldChar w:fldCharType="separate"/>
      </w:r>
      <w:r w:rsidR="001848DA" w:rsidRPr="00BE1756">
        <w:rPr>
          <w:noProof/>
        </w:rPr>
        <w:t>[13]</w:t>
      </w:r>
      <w:r w:rsidR="00D208D5" w:rsidRPr="00BE1756">
        <w:fldChar w:fldCharType="end"/>
      </w:r>
      <w:r w:rsidR="006A7139" w:rsidRPr="00BE1756">
        <w:t xml:space="preserve">. </w:t>
      </w:r>
    </w:p>
    <w:p w14:paraId="39644416" w14:textId="5694DF13" w:rsidR="001848DA" w:rsidRDefault="001848DA" w:rsidP="001848DA">
      <w:pPr>
        <w:pStyle w:val="Heading3"/>
        <w:rPr>
          <w:color w:val="auto"/>
        </w:rPr>
      </w:pPr>
      <w:r w:rsidRPr="00BE1756">
        <w:rPr>
          <w:color w:val="auto"/>
        </w:rPr>
        <w:t>Disease specific effects</w:t>
      </w:r>
    </w:p>
    <w:p w14:paraId="7EA18FC6" w14:textId="51760FB1" w:rsidR="00B0205D" w:rsidRPr="00BE1756" w:rsidRDefault="00930C04" w:rsidP="002927F4">
      <w:pPr>
        <w:spacing w:line="360" w:lineRule="auto"/>
        <w:rPr>
          <w:u w:val="single"/>
        </w:rPr>
      </w:pPr>
      <w:r w:rsidRPr="00BE1756">
        <w:t>It is u</w:t>
      </w:r>
      <w:r w:rsidR="00B17938" w:rsidRPr="00BE1756">
        <w:t>nclear if</w:t>
      </w:r>
      <w:r w:rsidR="00B0205D" w:rsidRPr="00BE1756">
        <w:t xml:space="preserve"> schizophrenia </w:t>
      </w:r>
      <w:r w:rsidR="00B0205D" w:rsidRPr="006D5337">
        <w:rPr>
          <w:i/>
        </w:rPr>
        <w:t>per se</w:t>
      </w:r>
      <w:r w:rsidR="00B0205D" w:rsidRPr="00BE1756">
        <w:t xml:space="preserve"> is causal</w:t>
      </w:r>
      <w:r w:rsidR="004F7579">
        <w:t xml:space="preserve"> in the development of diabetes. However,</w:t>
      </w:r>
      <w:r w:rsidR="00B0205D" w:rsidRPr="00BE1756">
        <w:t xml:space="preserve"> there is a shared genetic link between T2DM and schizophrenia </w:t>
      </w:r>
      <w:r w:rsidR="00D5121A" w:rsidRPr="00BE1756">
        <w:fldChar w:fldCharType="begin"/>
      </w:r>
      <w:r w:rsidR="00BE1756">
        <w:instrText xml:space="preserve"> ADDIN EN.CITE &lt;EndNote&gt;&lt;Cite&gt;&lt;Author&gt;Holt&lt;/Author&gt;&lt;Year&gt;2015&lt;/Year&gt;&lt;RecNum&gt;164&lt;/RecNum&gt;&lt;DisplayText&gt;[6]&lt;/DisplayText&gt;&lt;record&gt;&lt;rec-number&gt;164&lt;/rec-number&gt;&lt;foreign-keys&gt;&lt;key app="EN" db-id="5est0e0eqxs5afe02rnpxdf6tpp29arw9ezp" timestamp="1514997412"&gt;164&lt;/key&gt;&lt;/foreign-keys&gt;&lt;ref-type name="Journal Article"&gt;17&lt;/ref-type&gt;&lt;contributors&gt;&lt;authors&gt;&lt;author&gt;Holt, R.I.G&lt;/author&gt;&lt;author&gt;Mitchell, A&lt;/author&gt;&lt;/authors&gt;&lt;/contributors&gt;&lt;titles&gt;&lt;title&gt;Diabetes Mellitus and severe mental illness: mechanisms and clinical implications&lt;/title&gt;&lt;secondary-title&gt;Nature reviews Endocrinology&lt;/secondary-title&gt;&lt;/titles&gt;&lt;periodical&gt;&lt;full-title&gt;Nature reviews Endocrinology&lt;/full-title&gt;&lt;/periodical&gt;&lt;pages&gt;79-89&lt;/pages&gt;&lt;volume&gt;11&lt;/volume&gt;&lt;dates&gt;&lt;year&gt;2015&lt;/year&gt;&lt;/dates&gt;&lt;urls&gt;&lt;/urls&gt;&lt;/record&gt;&lt;/Cite&gt;&lt;/EndNote&gt;</w:instrText>
      </w:r>
      <w:r w:rsidR="00D5121A" w:rsidRPr="00BE1756">
        <w:fldChar w:fldCharType="separate"/>
      </w:r>
      <w:r w:rsidR="00F36E03" w:rsidRPr="00BE1756">
        <w:rPr>
          <w:noProof/>
        </w:rPr>
        <w:t>[6]</w:t>
      </w:r>
      <w:r w:rsidR="00D5121A" w:rsidRPr="00BE1756">
        <w:fldChar w:fldCharType="end"/>
      </w:r>
      <w:r w:rsidR="004F7579">
        <w:t>.</w:t>
      </w:r>
      <w:r w:rsidR="00B17938" w:rsidRPr="00BE1756">
        <w:t xml:space="preserve"> </w:t>
      </w:r>
      <w:r w:rsidR="00715B5C" w:rsidRPr="00BE1756">
        <w:t>I</w:t>
      </w:r>
      <w:r w:rsidR="006A7139" w:rsidRPr="00BE1756">
        <w:t>t is of interest that i</w:t>
      </w:r>
      <w:r w:rsidR="00715B5C" w:rsidRPr="00BE1756">
        <w:t xml:space="preserve">n a major </w:t>
      </w:r>
      <w:r w:rsidR="00715B5C" w:rsidRPr="00BE1756">
        <w:lastRenderedPageBreak/>
        <w:t>antips</w:t>
      </w:r>
      <w:r w:rsidR="007A7B5A" w:rsidRPr="00BE1756">
        <w:t>y</w:t>
      </w:r>
      <w:r w:rsidR="00715B5C" w:rsidRPr="00BE1756">
        <w:t xml:space="preserve">chotic effectiveness trial 25.7% of participants had evidence of impaired glucose metabolism at the start of the trial (pre antipsychotic medication) as assessed by a fasting glucose concentration of &gt;5.6 mmol/L </w:t>
      </w:r>
      <w:r w:rsidR="00715B5C" w:rsidRPr="00BE1756">
        <w:fldChar w:fldCharType="begin"/>
      </w:r>
      <w:r w:rsidR="00BE1756">
        <w:instrText xml:space="preserve"> ADDIN EN.CITE &lt;EndNote&gt;&lt;Cite&gt;&lt;Author&gt;Lieberman&lt;/Author&gt;&lt;Year&gt;2005&lt;/Year&gt;&lt;RecNum&gt;162&lt;/RecNum&gt;&lt;DisplayText&gt;[14]&lt;/DisplayText&gt;&lt;record&gt;&lt;rec-number&gt;162&lt;/rec-number&gt;&lt;foreign-keys&gt;&lt;key app="EN" db-id="5est0e0eqxs5afe02rnpxdf6tpp29arw9ezp" timestamp="1514997412"&gt;162&lt;/key&gt;&lt;/foreign-keys&gt;&lt;ref-type name="Journal Article"&gt;17&lt;/ref-type&gt;&lt;contributors&gt;&lt;authors&gt;&lt;author&gt;Lieberman, M &lt;/author&gt;&lt;/authors&gt;&lt;/contributors&gt;&lt;titles&gt;&lt;title&gt;Effectiveness of Antipsychotic Drugs in Patients with Chronic Schizophrenia&lt;/title&gt;&lt;secondary-title&gt;N Engl J Med&lt;/secondary-title&gt;&lt;/titles&gt;&lt;periodical&gt;&lt;full-title&gt;N Engl J Med&lt;/full-title&gt;&lt;/periodical&gt;&lt;pages&gt;1209-23&lt;/pages&gt;&lt;volume&gt;353&lt;/volume&gt;&lt;dates&gt;&lt;year&gt;2005&lt;/year&gt;&lt;/dates&gt;&lt;urls&gt;&lt;/urls&gt;&lt;/record&gt;&lt;/Cite&gt;&lt;/EndNote&gt;</w:instrText>
      </w:r>
      <w:r w:rsidR="00715B5C" w:rsidRPr="00BE1756">
        <w:fldChar w:fldCharType="separate"/>
      </w:r>
      <w:r w:rsidR="001848DA" w:rsidRPr="00BE1756">
        <w:rPr>
          <w:noProof/>
        </w:rPr>
        <w:t>[14]</w:t>
      </w:r>
      <w:r w:rsidR="00715B5C" w:rsidRPr="00BE1756">
        <w:fldChar w:fldCharType="end"/>
      </w:r>
      <w:r w:rsidR="00715B5C" w:rsidRPr="00BE1756">
        <w:t>.</w:t>
      </w:r>
      <w:r w:rsidR="00B0205D" w:rsidRPr="00BE1756">
        <w:t xml:space="preserve"> Increased insulin resistance </w:t>
      </w:r>
      <w:r w:rsidR="006A7139" w:rsidRPr="00BE1756">
        <w:t xml:space="preserve">may be </w:t>
      </w:r>
      <w:r w:rsidR="00B0205D" w:rsidRPr="00BE1756">
        <w:t>due to biological changes associated which schiz</w:t>
      </w:r>
      <w:r w:rsidR="006A7139" w:rsidRPr="00BE1756">
        <w:t xml:space="preserve">ophrenia which include </w:t>
      </w:r>
      <w:r w:rsidR="00B0205D" w:rsidRPr="00BE1756">
        <w:t>increased cortis</w:t>
      </w:r>
      <w:r w:rsidR="006A7139" w:rsidRPr="00BE1756">
        <w:t xml:space="preserve">ol and catecholamine secretion. </w:t>
      </w:r>
    </w:p>
    <w:p w14:paraId="6DA7FA44" w14:textId="26092637" w:rsidR="00B17938" w:rsidRDefault="006B79F0" w:rsidP="001848DA">
      <w:pPr>
        <w:pStyle w:val="Heading3"/>
        <w:rPr>
          <w:color w:val="auto"/>
        </w:rPr>
      </w:pPr>
      <w:r w:rsidRPr="00BE1756">
        <w:rPr>
          <w:color w:val="auto"/>
        </w:rPr>
        <w:t>Relationship between diabetes and a</w:t>
      </w:r>
      <w:r w:rsidR="00B17938" w:rsidRPr="00BE1756">
        <w:rPr>
          <w:color w:val="auto"/>
        </w:rPr>
        <w:t>ntipsychotic</w:t>
      </w:r>
      <w:r w:rsidR="00A56224" w:rsidRPr="00BE1756">
        <w:rPr>
          <w:color w:val="auto"/>
        </w:rPr>
        <w:t xml:space="preserve"> medication</w:t>
      </w:r>
    </w:p>
    <w:p w14:paraId="26E78C36" w14:textId="226486BB" w:rsidR="00D5121A" w:rsidRPr="00BE1756" w:rsidRDefault="00D5121A" w:rsidP="00D5121A">
      <w:pPr>
        <w:spacing w:line="360" w:lineRule="auto"/>
        <w:rPr>
          <w:rFonts w:eastAsia="Times New Roman" w:cs="Arial"/>
          <w:lang w:eastAsia="en-GB"/>
        </w:rPr>
      </w:pPr>
      <w:r w:rsidRPr="00BE1756">
        <w:t xml:space="preserve">Antipsychotic medications may independently increase the risk of T2DM alongside other risk factors. A large meta-analysis found the prevalence of T2DM was 2.1% in people with early </w:t>
      </w:r>
      <w:r w:rsidR="004F7579" w:rsidRPr="00BE1756">
        <w:t xml:space="preserve">untreated </w:t>
      </w:r>
      <w:r w:rsidRPr="00BE1756">
        <w:t xml:space="preserve">schizophrenia compared to 12.8% in those taking antipsychotic medication </w:t>
      </w:r>
      <w:r w:rsidRPr="00BE1756">
        <w:fldChar w:fldCharType="begin"/>
      </w:r>
      <w:r w:rsidR="00BE1756">
        <w:instrText xml:space="preserve"> ADDIN EN.CITE &lt;EndNote&gt;&lt;Cite&gt;&lt;Author&gt;Mitchell&lt;/Author&gt;&lt;Year&gt;2013&lt;/Year&gt;&lt;RecNum&gt;163&lt;/RecNum&gt;&lt;DisplayText&gt;[15]&lt;/DisplayText&gt;&lt;record&gt;&lt;rec-number&gt;163&lt;/rec-number&gt;&lt;foreign-keys&gt;&lt;key app="EN" db-id="5est0e0eqxs5afe02rnpxdf6tpp29arw9ezp" timestamp="1514997412"&gt;163&lt;/key&gt;&lt;/foreign-keys&gt;&lt;ref-type name="Journal Article"&gt;17&lt;/ref-type&gt;&lt;contributors&gt;&lt;authors&gt;&lt;author&gt;Mitchell, A. J&lt;/author&gt;&lt;/authors&gt;&lt;/contributors&gt;&lt;titles&gt;&lt;title&gt;Is the prevelance of metabolic syndrome and metabolic abnormalities increased in early schizophrenia? A comparative meta-anylsis of first epsiode, untreated and treated patients&lt;/title&gt;&lt;secondary-title&gt;Sxhizophrenia. Bull.&lt;/secondary-title&gt;&lt;/titles&gt;&lt;periodical&gt;&lt;full-title&gt;Sxhizophrenia. Bull.&lt;/full-title&gt;&lt;/periodical&gt;&lt;pages&gt;295-305&lt;/pages&gt;&lt;volume&gt;39&lt;/volume&gt;&lt;dates&gt;&lt;year&gt;2013&lt;/year&gt;&lt;/dates&gt;&lt;urls&gt;&lt;/urls&gt;&lt;/record&gt;&lt;/Cite&gt;&lt;/EndNote&gt;</w:instrText>
      </w:r>
      <w:r w:rsidRPr="00BE1756">
        <w:fldChar w:fldCharType="separate"/>
      </w:r>
      <w:r w:rsidRPr="00BE1756">
        <w:rPr>
          <w:noProof/>
        </w:rPr>
        <w:t>[15]</w:t>
      </w:r>
      <w:r w:rsidRPr="00BE1756">
        <w:fldChar w:fldCharType="end"/>
      </w:r>
      <w:r w:rsidRPr="00BE1756">
        <w:t xml:space="preserve">. </w:t>
      </w:r>
    </w:p>
    <w:p w14:paraId="33F6FD9E" w14:textId="5E6080C6" w:rsidR="00765D83" w:rsidRDefault="00865F50" w:rsidP="00765D83">
      <w:pPr>
        <w:spacing w:before="100" w:beforeAutospacing="1" w:after="100" w:afterAutospacing="1" w:line="360" w:lineRule="auto"/>
        <w:textAlignment w:val="baseline"/>
        <w:rPr>
          <w:rFonts w:eastAsia="Times New Roman" w:cs="Arial"/>
          <w:lang w:eastAsia="en-GB"/>
        </w:rPr>
      </w:pPr>
      <w:r>
        <w:rPr>
          <w:shd w:val="clear" w:color="auto" w:fill="FFFFFF"/>
        </w:rPr>
        <w:t>A</w:t>
      </w:r>
      <w:r w:rsidRPr="00BE1756">
        <w:rPr>
          <w:shd w:val="clear" w:color="auto" w:fill="FFFFFF"/>
        </w:rPr>
        <w:t xml:space="preserve">ntipsychotic </w:t>
      </w:r>
      <w:r w:rsidR="00D5121A" w:rsidRPr="00BE1756">
        <w:rPr>
          <w:shd w:val="clear" w:color="auto" w:fill="FFFFFF"/>
        </w:rPr>
        <w:t xml:space="preserve">medications </w:t>
      </w:r>
      <w:r w:rsidR="00D5121A" w:rsidRPr="00BE1756">
        <w:t>are crucial in alleviating what can be debilitating symptoms of schizophrenia, putting a patient’s mental health in a more stable position to then be better equipped to manage their physical health.</w:t>
      </w:r>
      <w:r w:rsidR="004F7579">
        <w:t xml:space="preserve"> </w:t>
      </w:r>
      <w:r w:rsidR="004F7579" w:rsidRPr="00BE1756">
        <w:t>It is important to remember that r</w:t>
      </w:r>
      <w:r w:rsidR="004F7579" w:rsidRPr="00BE1756">
        <w:rPr>
          <w:rFonts w:eastAsia="Times New Roman" w:cs="Arial"/>
          <w:lang w:eastAsia="en-GB"/>
        </w:rPr>
        <w:t xml:space="preserve">andomised controlled trials (RCT) have shown that antipsychotic medications improve psychotic symptoms, prevent relapse, hospitalisation, and decrease all-cause mortality, including suicide, in people with schizophrenia </w:t>
      </w:r>
      <w:r w:rsidR="004F7579">
        <w:rPr>
          <w:rFonts w:eastAsia="Times New Roman" w:cs="Arial"/>
          <w:lang w:eastAsia="en-GB"/>
        </w:rPr>
        <w:fldChar w:fldCharType="begin"/>
      </w:r>
      <w:r w:rsidR="004F7579">
        <w:rPr>
          <w:rFonts w:eastAsia="Times New Roman" w:cs="Arial"/>
          <w:lang w:eastAsia="en-GB"/>
        </w:rPr>
        <w:instrText xml:space="preserve"> ADDIN EN.CITE &lt;EndNote&gt;&lt;Cite&gt;&lt;Author&gt;Lieberman&lt;/Author&gt;&lt;Year&gt;2005&lt;/Year&gt;&lt;RecNum&gt;162&lt;/RecNum&gt;&lt;DisplayText&gt;[14]&lt;/DisplayText&gt;&lt;record&gt;&lt;rec-number&gt;162&lt;/rec-number&gt;&lt;foreign-keys&gt;&lt;key app="EN" db-id="5est0e0eqxs5afe02rnpxdf6tpp29arw9ezp" timestamp="1514997412"&gt;162&lt;/key&gt;&lt;/foreign-keys&gt;&lt;ref-type name="Journal Article"&gt;17&lt;/ref-type&gt;&lt;contributors&gt;&lt;authors&gt;&lt;author&gt;Lieberman, M &lt;/author&gt;&lt;/authors&gt;&lt;/contributors&gt;&lt;titles&gt;&lt;title&gt;Effectiveness of Antipsychotic Drugs in Patients with Chronic Schizophrenia&lt;/title&gt;&lt;secondary-title&gt;N Engl J Med&lt;/secondary-title&gt;&lt;/titles&gt;&lt;periodical&gt;&lt;full-title&gt;N Engl J Med&lt;/full-title&gt;&lt;/periodical&gt;&lt;pages&gt;1209-23&lt;/pages&gt;&lt;volume&gt;353&lt;/volume&gt;&lt;dates&gt;&lt;year&gt;2005&lt;/year&gt;&lt;/dates&gt;&lt;urls&gt;&lt;/urls&gt;&lt;/record&gt;&lt;/Cite&gt;&lt;/EndNote&gt;</w:instrText>
      </w:r>
      <w:r w:rsidR="004F7579">
        <w:rPr>
          <w:rFonts w:eastAsia="Times New Roman" w:cs="Arial"/>
          <w:lang w:eastAsia="en-GB"/>
        </w:rPr>
        <w:fldChar w:fldCharType="separate"/>
      </w:r>
      <w:r w:rsidR="004F7579">
        <w:rPr>
          <w:rFonts w:eastAsia="Times New Roman" w:cs="Arial"/>
          <w:noProof/>
          <w:lang w:eastAsia="en-GB"/>
        </w:rPr>
        <w:t>[14]</w:t>
      </w:r>
      <w:r w:rsidR="004F7579">
        <w:rPr>
          <w:rFonts w:eastAsia="Times New Roman" w:cs="Arial"/>
          <w:lang w:eastAsia="en-GB"/>
        </w:rPr>
        <w:fldChar w:fldCharType="end"/>
      </w:r>
      <w:r w:rsidR="004F7579">
        <w:rPr>
          <w:rFonts w:eastAsia="Times New Roman" w:cs="Arial"/>
          <w:lang w:eastAsia="en-GB"/>
        </w:rPr>
        <w:t>.</w:t>
      </w:r>
      <w:r w:rsidR="00765D83" w:rsidRPr="00BE1756">
        <w:rPr>
          <w:rFonts w:eastAsia="Times New Roman" w:cs="Arial"/>
          <w:lang w:eastAsia="en-GB"/>
        </w:rPr>
        <w:t>With the exception of clozapine, which is used in refractory cases,</w:t>
      </w:r>
      <w:r w:rsidR="00FF2CB3" w:rsidRPr="00BE1756">
        <w:rPr>
          <w:rFonts w:eastAsia="Times New Roman" w:cs="Arial"/>
          <w:lang w:eastAsia="en-GB"/>
        </w:rPr>
        <w:t xml:space="preserve"> all</w:t>
      </w:r>
      <w:r w:rsidR="00765D83" w:rsidRPr="00BE1756">
        <w:rPr>
          <w:rFonts w:eastAsia="Times New Roman" w:cs="Arial"/>
          <w:lang w:eastAsia="en-GB"/>
        </w:rPr>
        <w:t xml:space="preserve"> antipsychotics are deemed to be equally effective. It is well recognised, however, that individuals respond differently to the different antipsychotics available, both therapeutically and with regards to the side effects experienced.  </w:t>
      </w:r>
      <w:r w:rsidR="00765D83" w:rsidRPr="00BE1756">
        <w:rPr>
          <w:lang w:val="en"/>
        </w:rPr>
        <w:t>Symptom control, symptom remission, and functional recovery can only be realistic goals when treatments are both effective and well tolerated</w:t>
      </w:r>
      <w:r w:rsidR="00765D83" w:rsidRPr="00BE1756">
        <w:rPr>
          <w:rFonts w:eastAsia="Times New Roman" w:cs="Arial"/>
          <w:lang w:eastAsia="en-GB"/>
        </w:rPr>
        <w:t>.</w:t>
      </w:r>
    </w:p>
    <w:p w14:paraId="4DD7FAF6" w14:textId="26988EF3" w:rsidR="00FF2CB3" w:rsidRPr="005773C4" w:rsidRDefault="005B2701" w:rsidP="00765D83">
      <w:pPr>
        <w:spacing w:before="100" w:beforeAutospacing="1" w:after="100" w:afterAutospacing="1" w:line="360" w:lineRule="auto"/>
        <w:textAlignment w:val="baseline"/>
        <w:rPr>
          <w:rFonts w:eastAsia="Times New Roman" w:cs="Arial"/>
          <w:i/>
          <w:lang w:eastAsia="en-GB"/>
        </w:rPr>
      </w:pPr>
      <w:r w:rsidRPr="005773C4">
        <w:rPr>
          <w:rFonts w:eastAsia="Times New Roman" w:cs="Arial"/>
          <w:i/>
          <w:lang w:eastAsia="en-GB"/>
        </w:rPr>
        <w:t>John had been</w:t>
      </w:r>
      <w:r w:rsidR="00865F50">
        <w:rPr>
          <w:rFonts w:eastAsia="Times New Roman" w:cs="Arial"/>
          <w:i/>
          <w:lang w:eastAsia="en-GB"/>
        </w:rPr>
        <w:t xml:space="preserve"> treated with</w:t>
      </w:r>
      <w:r w:rsidRPr="005773C4">
        <w:rPr>
          <w:rFonts w:eastAsia="Times New Roman" w:cs="Arial"/>
          <w:i/>
          <w:lang w:eastAsia="en-GB"/>
        </w:rPr>
        <w:t xml:space="preserve"> </w:t>
      </w:r>
      <w:r w:rsidR="005773C4" w:rsidRPr="005773C4">
        <w:rPr>
          <w:rFonts w:eastAsia="Times New Roman" w:cs="Arial"/>
          <w:i/>
          <w:lang w:eastAsia="en-GB"/>
        </w:rPr>
        <w:t xml:space="preserve">400mg monthly of intramuscular aripiprazole </w:t>
      </w:r>
      <w:r w:rsidR="00FF2CB3" w:rsidRPr="005773C4">
        <w:rPr>
          <w:rFonts w:eastAsia="Times New Roman" w:cs="Arial"/>
          <w:i/>
          <w:lang w:eastAsia="en-GB"/>
        </w:rPr>
        <w:t xml:space="preserve">but </w:t>
      </w:r>
      <w:r w:rsidR="005773C4" w:rsidRPr="005773C4">
        <w:rPr>
          <w:rFonts w:eastAsia="Times New Roman" w:cs="Arial"/>
          <w:i/>
          <w:lang w:eastAsia="en-GB"/>
        </w:rPr>
        <w:t xml:space="preserve">due to </w:t>
      </w:r>
      <w:r w:rsidR="005773C4">
        <w:rPr>
          <w:rFonts w:eastAsia="Times New Roman" w:cs="Arial"/>
          <w:i/>
          <w:lang w:eastAsia="en-GB"/>
        </w:rPr>
        <w:t>t</w:t>
      </w:r>
      <w:r w:rsidR="00FF2CB3" w:rsidRPr="005773C4">
        <w:rPr>
          <w:rFonts w:eastAsia="Times New Roman" w:cs="Arial"/>
          <w:i/>
          <w:lang w:eastAsia="en-GB"/>
        </w:rPr>
        <w:t>he relapse in his mental health</w:t>
      </w:r>
      <w:r w:rsidRPr="005773C4">
        <w:rPr>
          <w:rFonts w:eastAsia="Times New Roman" w:cs="Arial"/>
          <w:i/>
          <w:lang w:eastAsia="en-GB"/>
        </w:rPr>
        <w:t xml:space="preserve"> olanzapine</w:t>
      </w:r>
      <w:r w:rsidR="005773C4" w:rsidRPr="005773C4">
        <w:rPr>
          <w:rFonts w:eastAsia="Times New Roman" w:cs="Arial"/>
          <w:i/>
          <w:lang w:eastAsia="en-GB"/>
        </w:rPr>
        <w:t xml:space="preserve"> 10mg daily</w:t>
      </w:r>
      <w:r w:rsidRPr="005773C4">
        <w:rPr>
          <w:rFonts w:eastAsia="Times New Roman" w:cs="Arial"/>
          <w:i/>
          <w:lang w:eastAsia="en-GB"/>
        </w:rPr>
        <w:t>, another second generation antipsychotic was added</w:t>
      </w:r>
      <w:r w:rsidR="005773C4" w:rsidRPr="005773C4">
        <w:rPr>
          <w:rFonts w:eastAsia="Times New Roman" w:cs="Arial"/>
          <w:i/>
          <w:lang w:eastAsia="en-GB"/>
        </w:rPr>
        <w:t xml:space="preserve">. </w:t>
      </w:r>
    </w:p>
    <w:p w14:paraId="46E1912F" w14:textId="39831302" w:rsidR="00B17938" w:rsidRPr="00BE1756" w:rsidRDefault="0008317D" w:rsidP="002927F4">
      <w:pPr>
        <w:spacing w:line="360" w:lineRule="auto"/>
      </w:pPr>
      <w:r w:rsidRPr="00BE1756">
        <w:rPr>
          <w:shd w:val="clear" w:color="auto" w:fill="FFFFFF"/>
        </w:rPr>
        <w:t>T</w:t>
      </w:r>
      <w:r w:rsidR="00DF541A" w:rsidRPr="00BE1756">
        <w:rPr>
          <w:shd w:val="clear" w:color="auto" w:fill="FFFFFF"/>
        </w:rPr>
        <w:t>here are n</w:t>
      </w:r>
      <w:r w:rsidR="00B17938" w:rsidRPr="00BE1756">
        <w:t>o RCT</w:t>
      </w:r>
      <w:r w:rsidR="00DF541A" w:rsidRPr="00BE1756">
        <w:t>s</w:t>
      </w:r>
      <w:r w:rsidR="00B17938" w:rsidRPr="00BE1756">
        <w:t xml:space="preserve"> with glucose or </w:t>
      </w:r>
      <w:r w:rsidR="00DF541A" w:rsidRPr="00BE1756">
        <w:t>glycated haemoglobin (</w:t>
      </w:r>
      <w:r w:rsidR="00A576B2" w:rsidRPr="00BE1756">
        <w:t>HbA</w:t>
      </w:r>
      <w:r w:rsidR="00A576B2" w:rsidRPr="00BE1756">
        <w:rPr>
          <w:vertAlign w:val="subscript"/>
        </w:rPr>
        <w:t>1c</w:t>
      </w:r>
      <w:r w:rsidR="00D5121A" w:rsidRPr="00BE1756">
        <w:t>) as primary outcomes</w:t>
      </w:r>
      <w:r w:rsidRPr="00BE1756">
        <w:t xml:space="preserve"> </w:t>
      </w:r>
      <w:r w:rsidR="00BE1756">
        <w:t xml:space="preserve">and so </w:t>
      </w:r>
      <w:r w:rsidRPr="00BE1756">
        <w:t xml:space="preserve">we cannot definitively say whether antipsychotic medication directly affects the risk of </w:t>
      </w:r>
      <w:r w:rsidR="00BE1756">
        <w:t xml:space="preserve">developing </w:t>
      </w:r>
      <w:r w:rsidRPr="00BE1756">
        <w:t xml:space="preserve">T2DM. </w:t>
      </w:r>
      <w:r w:rsidR="00DF541A" w:rsidRPr="00BE1756">
        <w:t xml:space="preserve">The </w:t>
      </w:r>
      <w:r w:rsidR="00B17938" w:rsidRPr="00BE1756">
        <w:t xml:space="preserve">frequent </w:t>
      </w:r>
      <w:r w:rsidRPr="00BE1756">
        <w:t xml:space="preserve">changes in antipsychotic medication and the long natural history of T2DM make ascertaining the true relationship </w:t>
      </w:r>
      <w:r w:rsidR="00C34E86" w:rsidRPr="00BE1756">
        <w:t xml:space="preserve">challenging. </w:t>
      </w:r>
      <w:r w:rsidR="00BE1756">
        <w:t>The lack of RCTs may</w:t>
      </w:r>
      <w:r w:rsidRPr="00BE1756">
        <w:t xml:space="preserve"> be </w:t>
      </w:r>
      <w:r w:rsidR="00BE1756">
        <w:t xml:space="preserve">in part caused </w:t>
      </w:r>
      <w:r w:rsidRPr="00BE1756">
        <w:t xml:space="preserve">by </w:t>
      </w:r>
      <w:r w:rsidR="00B17938" w:rsidRPr="00BE1756">
        <w:rPr>
          <w:rFonts w:eastAsia="Times New Roman" w:cs="Arial"/>
          <w:lang w:eastAsia="en-GB"/>
        </w:rPr>
        <w:t xml:space="preserve">researchers’ concerns around recruitment, </w:t>
      </w:r>
      <w:r w:rsidR="00C34E86" w:rsidRPr="00BE1756">
        <w:rPr>
          <w:rFonts w:eastAsia="Times New Roman" w:cs="Arial"/>
          <w:lang w:eastAsia="en-GB"/>
        </w:rPr>
        <w:t>retention rates and adherence to trial protocol</w:t>
      </w:r>
      <w:r w:rsidRPr="00BE1756">
        <w:rPr>
          <w:rFonts w:eastAsia="Times New Roman" w:cs="Arial"/>
          <w:lang w:eastAsia="en-GB"/>
        </w:rPr>
        <w:t>.</w:t>
      </w:r>
    </w:p>
    <w:p w14:paraId="5FBA36B7" w14:textId="45B0C31D" w:rsidR="00865F50" w:rsidRDefault="00B17938" w:rsidP="0012187C">
      <w:pPr>
        <w:spacing w:line="360" w:lineRule="auto"/>
        <w:rPr>
          <w:shd w:val="clear" w:color="auto" w:fill="FFFFFF"/>
        </w:rPr>
      </w:pPr>
      <w:r w:rsidRPr="00BE1756">
        <w:rPr>
          <w:shd w:val="clear" w:color="auto" w:fill="FFFFFF"/>
        </w:rPr>
        <w:t>Observational studies</w:t>
      </w:r>
      <w:r w:rsidR="0008317D" w:rsidRPr="00BE1756">
        <w:rPr>
          <w:shd w:val="clear" w:color="auto" w:fill="FFFFFF"/>
        </w:rPr>
        <w:t xml:space="preserve">, </w:t>
      </w:r>
      <w:r w:rsidR="00865F50">
        <w:rPr>
          <w:shd w:val="clear" w:color="auto" w:fill="FFFFFF"/>
        </w:rPr>
        <w:t xml:space="preserve">from </w:t>
      </w:r>
      <w:r w:rsidR="0008317D" w:rsidRPr="00BE1756">
        <w:rPr>
          <w:shd w:val="clear" w:color="auto" w:fill="FFFFFF"/>
        </w:rPr>
        <w:t xml:space="preserve">which </w:t>
      </w:r>
      <w:r w:rsidR="00865F50">
        <w:rPr>
          <w:shd w:val="clear" w:color="auto" w:fill="FFFFFF"/>
        </w:rPr>
        <w:t xml:space="preserve">one </w:t>
      </w:r>
      <w:r w:rsidR="0008317D" w:rsidRPr="00BE1756">
        <w:rPr>
          <w:shd w:val="clear" w:color="auto" w:fill="FFFFFF"/>
        </w:rPr>
        <w:t>cannot infer causation, have been</w:t>
      </w:r>
      <w:r w:rsidR="00C34E86" w:rsidRPr="00BE1756">
        <w:rPr>
          <w:shd w:val="clear" w:color="auto" w:fill="FFFFFF"/>
        </w:rPr>
        <w:t xml:space="preserve"> conducted </w:t>
      </w:r>
      <w:r w:rsidRPr="00BE1756">
        <w:rPr>
          <w:shd w:val="clear" w:color="auto" w:fill="FFFFFF"/>
        </w:rPr>
        <w:t>using nationwide electronic databases</w:t>
      </w:r>
      <w:r w:rsidR="0008317D" w:rsidRPr="00BE1756">
        <w:rPr>
          <w:shd w:val="clear" w:color="auto" w:fill="FFFFFF"/>
        </w:rPr>
        <w:t xml:space="preserve">. These have explored </w:t>
      </w:r>
      <w:r w:rsidRPr="00BE1756">
        <w:rPr>
          <w:shd w:val="clear" w:color="auto" w:fill="FFFFFF"/>
        </w:rPr>
        <w:t>hospitalisation, mortality, and filled prescriptions. </w:t>
      </w:r>
      <w:r w:rsidR="001C2DDE" w:rsidRPr="00BE1756">
        <w:rPr>
          <w:shd w:val="clear" w:color="auto" w:fill="FFFFFF"/>
        </w:rPr>
        <w:t>A review of s</w:t>
      </w:r>
      <w:r w:rsidRPr="00BE1756">
        <w:rPr>
          <w:shd w:val="clear" w:color="auto" w:fill="FFFFFF"/>
        </w:rPr>
        <w:t>even large cohort studies indicate</w:t>
      </w:r>
      <w:r w:rsidR="001C2DDE" w:rsidRPr="00BE1756">
        <w:rPr>
          <w:shd w:val="clear" w:color="auto" w:fill="FFFFFF"/>
        </w:rPr>
        <w:t>d</w:t>
      </w:r>
      <w:r w:rsidRPr="00BE1756">
        <w:rPr>
          <w:shd w:val="clear" w:color="auto" w:fill="FFFFFF"/>
        </w:rPr>
        <w:t xml:space="preserve"> that the use of antipsychotics is associated with a lower risk of death or severe health problem when compared with no use</w:t>
      </w:r>
      <w:r w:rsidR="001C2DDE" w:rsidRPr="00BE1756">
        <w:rPr>
          <w:shd w:val="clear" w:color="auto" w:fill="FFFFFF"/>
        </w:rPr>
        <w:t xml:space="preserve">, </w:t>
      </w:r>
      <w:r w:rsidRPr="00BE1756">
        <w:rPr>
          <w:shd w:val="clear" w:color="auto" w:fill="FFFFFF"/>
        </w:rPr>
        <w:t>suggest</w:t>
      </w:r>
      <w:r w:rsidR="001C2DDE" w:rsidRPr="00BE1756">
        <w:rPr>
          <w:shd w:val="clear" w:color="auto" w:fill="FFFFFF"/>
        </w:rPr>
        <w:t>ing</w:t>
      </w:r>
      <w:r w:rsidRPr="00BE1756">
        <w:rPr>
          <w:shd w:val="clear" w:color="auto" w:fill="FFFFFF"/>
        </w:rPr>
        <w:t xml:space="preserve"> that antipsychotics do more good than harm </w:t>
      </w:r>
      <w:r w:rsidRPr="00BE1756">
        <w:rPr>
          <w:shd w:val="clear" w:color="auto" w:fill="FFFFFF"/>
        </w:rPr>
        <w:fldChar w:fldCharType="begin"/>
      </w:r>
      <w:r w:rsidR="00BE1756">
        <w:rPr>
          <w:shd w:val="clear" w:color="auto" w:fill="FFFFFF"/>
        </w:rPr>
        <w:instrText xml:space="preserve"> ADDIN EN.CITE &lt;EndNote&gt;&lt;Cite&gt;&lt;Author&gt;Tilhonen&lt;/Author&gt;&lt;Year&gt;2016&lt;/Year&gt;&lt;RecNum&gt;379&lt;/RecNum&gt;&lt;DisplayText&gt;[16]&lt;/DisplayText&gt;&lt;record&gt;&lt;rec-number&gt;379&lt;/rec-number&gt;&lt;foreign-keys&gt;&lt;key app="EN" db-id="5est0e0eqxs5afe02rnpxdf6tpp29arw9ezp" timestamp="1549455191"&gt;379&lt;/key&gt;&lt;/foreign-keys&gt;&lt;ref-type name="Journal Article"&gt;17&lt;/ref-type&gt;&lt;contributors&gt;&lt;authors&gt;&lt;author&gt;Tilhonen, J&lt;/author&gt;&lt;/authors&gt;&lt;/contributors&gt;&lt;titles&gt;&lt;title&gt;Real‐world effectiveness of antipsychotics&lt;/title&gt;&lt;secondary-title&gt;Acta Psychiatr Scand&lt;/secondary-title&gt;&lt;/titles&gt;&lt;periodical&gt;&lt;full-title&gt;Acta Psychiatr Scand&lt;/full-title&gt;&lt;/periodical&gt;&lt;pages&gt;371-373&lt;/pages&gt;&lt;volume&gt;134&lt;/volume&gt;&lt;number&gt;5&lt;/number&gt;&lt;dates&gt;&lt;year&gt;2016&lt;/year&gt;&lt;/dates&gt;&lt;urls&gt;&lt;/urls&gt;&lt;/record&gt;&lt;/Cite&gt;&lt;/EndNote&gt;</w:instrText>
      </w:r>
      <w:r w:rsidRPr="00BE1756">
        <w:rPr>
          <w:shd w:val="clear" w:color="auto" w:fill="FFFFFF"/>
        </w:rPr>
        <w:fldChar w:fldCharType="separate"/>
      </w:r>
      <w:r w:rsidR="00D5121A" w:rsidRPr="00BE1756">
        <w:rPr>
          <w:noProof/>
          <w:shd w:val="clear" w:color="auto" w:fill="FFFFFF"/>
        </w:rPr>
        <w:t>[16]</w:t>
      </w:r>
      <w:r w:rsidRPr="00BE1756">
        <w:rPr>
          <w:shd w:val="clear" w:color="auto" w:fill="FFFFFF"/>
        </w:rPr>
        <w:fldChar w:fldCharType="end"/>
      </w:r>
      <w:r w:rsidR="00C34E86" w:rsidRPr="00BE1756">
        <w:rPr>
          <w:shd w:val="clear" w:color="auto" w:fill="FFFFFF"/>
        </w:rPr>
        <w:t xml:space="preserve">. </w:t>
      </w:r>
    </w:p>
    <w:p w14:paraId="32B510FE" w14:textId="10E363E5" w:rsidR="0012187C" w:rsidRPr="00BE1756" w:rsidRDefault="00865F50" w:rsidP="0012187C">
      <w:pPr>
        <w:spacing w:line="360" w:lineRule="auto"/>
        <w:rPr>
          <w:rFonts w:eastAsia="Times New Roman" w:cs="Arial"/>
          <w:lang w:eastAsia="en-GB"/>
        </w:rPr>
      </w:pPr>
      <w:r w:rsidRPr="00BE1756">
        <w:rPr>
          <w:rFonts w:eastAsia="Times New Roman" w:cs="Arial"/>
          <w:lang w:eastAsia="en-GB"/>
        </w:rPr>
        <w:lastRenderedPageBreak/>
        <w:t xml:space="preserve">While </w:t>
      </w:r>
      <w:r>
        <w:rPr>
          <w:rFonts w:eastAsia="Times New Roman" w:cs="Arial"/>
          <w:lang w:eastAsia="en-GB"/>
        </w:rPr>
        <w:t>the side effect profile differs with individual</w:t>
      </w:r>
      <w:r w:rsidRPr="00BE1756">
        <w:rPr>
          <w:rFonts w:eastAsia="Times New Roman" w:cs="Arial"/>
          <w:lang w:eastAsia="en-GB"/>
        </w:rPr>
        <w:t xml:space="preserve"> antipsychotics, </w:t>
      </w:r>
      <w:r>
        <w:rPr>
          <w:rFonts w:eastAsia="Times New Roman" w:cs="Arial"/>
          <w:lang w:eastAsia="en-GB"/>
        </w:rPr>
        <w:t>in</w:t>
      </w:r>
      <w:r w:rsidRPr="00BE1756">
        <w:rPr>
          <w:rFonts w:eastAsia="Times New Roman" w:cs="Arial"/>
          <w:lang w:eastAsia="en-GB"/>
        </w:rPr>
        <w:t xml:space="preserve"> general first-generation antipsychotics (FGA) are typically associated with stigmatising extrapyramidal symptoms whereas second-generation antipsychotics (SGA) are better tolerated but associated with more weight gain and T2DM.</w:t>
      </w:r>
      <w:r>
        <w:rPr>
          <w:rFonts w:eastAsia="Times New Roman" w:cs="Arial"/>
          <w:lang w:eastAsia="en-GB"/>
        </w:rPr>
        <w:t xml:space="preserve"> </w:t>
      </w:r>
      <w:r w:rsidR="0012187C" w:rsidRPr="00BE1756">
        <w:t xml:space="preserve">A recent population based </w:t>
      </w:r>
      <w:r w:rsidR="0012187C" w:rsidRPr="00BE1756">
        <w:rPr>
          <w:rFonts w:eastAsia="Times New Roman" w:cs="Arial"/>
          <w:lang w:eastAsia="en-GB"/>
        </w:rPr>
        <w:t>study</w:t>
      </w:r>
      <w:r w:rsidR="00715B5C" w:rsidRPr="00BE1756">
        <w:rPr>
          <w:rFonts w:eastAsia="Times New Roman" w:cs="Arial"/>
          <w:lang w:eastAsia="en-GB"/>
        </w:rPr>
        <w:t xml:space="preserve"> </w:t>
      </w:r>
      <w:r>
        <w:rPr>
          <w:rFonts w:eastAsia="Times New Roman" w:cs="Arial"/>
          <w:lang w:eastAsia="en-GB"/>
        </w:rPr>
        <w:t xml:space="preserve">has </w:t>
      </w:r>
      <w:r w:rsidRPr="00BE1756">
        <w:rPr>
          <w:rFonts w:eastAsia="Times New Roman" w:cs="Arial"/>
          <w:lang w:eastAsia="en-GB"/>
        </w:rPr>
        <w:t>challenged</w:t>
      </w:r>
      <w:r>
        <w:rPr>
          <w:rFonts w:eastAsia="Times New Roman" w:cs="Arial"/>
          <w:lang w:eastAsia="en-GB"/>
        </w:rPr>
        <w:t xml:space="preserve"> this view </w:t>
      </w:r>
      <w:r w:rsidR="0012187C" w:rsidRPr="00BE1756">
        <w:rPr>
          <w:rFonts w:eastAsia="Times New Roman" w:cs="Arial"/>
          <w:lang w:eastAsia="en-GB"/>
        </w:rPr>
        <w:t xml:space="preserve">and actually </w:t>
      </w:r>
      <w:r w:rsidR="00715B5C" w:rsidRPr="00BE1756">
        <w:rPr>
          <w:rFonts w:eastAsia="Times New Roman" w:cs="Arial"/>
          <w:lang w:eastAsia="en-GB"/>
        </w:rPr>
        <w:t xml:space="preserve">found the risks </w:t>
      </w:r>
      <w:r w:rsidR="00B17938" w:rsidRPr="00BE1756">
        <w:rPr>
          <w:rFonts w:eastAsia="Times New Roman" w:cs="Arial"/>
          <w:lang w:eastAsia="en-GB"/>
        </w:rPr>
        <w:t xml:space="preserve">to be similar </w:t>
      </w:r>
      <w:r w:rsidR="0012187C" w:rsidRPr="00BE1756">
        <w:rPr>
          <w:rFonts w:eastAsia="Times New Roman" w:cs="Arial"/>
          <w:lang w:eastAsia="en-GB"/>
        </w:rPr>
        <w:t>(</w:t>
      </w:r>
      <w:r w:rsidR="00B17938" w:rsidRPr="00BE1756">
        <w:rPr>
          <w:rFonts w:eastAsia="Times New Roman" w:cs="Arial"/>
          <w:lang w:eastAsia="en-GB"/>
        </w:rPr>
        <w:t>S</w:t>
      </w:r>
      <w:r w:rsidR="0012187C" w:rsidRPr="00BE1756">
        <w:rPr>
          <w:rFonts w:eastAsia="Times New Roman" w:cs="Arial"/>
          <w:lang w:eastAsia="en-GB"/>
        </w:rPr>
        <w:t xml:space="preserve">GA ([HR] 1.32, 95% CI 1.01-1.75 vs </w:t>
      </w:r>
      <w:r w:rsidR="00B17938" w:rsidRPr="00BE1756">
        <w:rPr>
          <w:rFonts w:eastAsia="Times New Roman" w:cs="Arial"/>
          <w:lang w:eastAsia="en-GB"/>
        </w:rPr>
        <w:t xml:space="preserve">FGAs ([HR] 1.82, 95% CI 1.30-2.55) </w:t>
      </w:r>
      <w:r w:rsidR="00B17938" w:rsidRPr="00BE1756">
        <w:rPr>
          <w:rFonts w:eastAsia="Times New Roman" w:cs="Arial"/>
          <w:lang w:eastAsia="en-GB"/>
        </w:rPr>
        <w:fldChar w:fldCharType="begin"/>
      </w:r>
      <w:r w:rsidR="00BE1756">
        <w:rPr>
          <w:rFonts w:eastAsia="Times New Roman" w:cs="Arial"/>
          <w:lang w:eastAsia="en-GB"/>
        </w:rPr>
        <w:instrText xml:space="preserve"> ADDIN EN.CITE &lt;EndNote&gt;&lt;Cite&gt;&lt;Author&gt;Liao&lt;/Author&gt;&lt;Year&gt;2011&lt;/Year&gt;&lt;RecNum&gt;380&lt;/RecNum&gt;&lt;DisplayText&gt;[2]&lt;/DisplayText&gt;&lt;record&gt;&lt;rec-number&gt;380&lt;/rec-number&gt;&lt;foreign-keys&gt;&lt;key app="EN" db-id="5est0e0eqxs5afe02rnpxdf6tpp29arw9ezp" timestamp="1549455968"&gt;380&lt;/key&gt;&lt;/foreign-keys&gt;&lt;ref-type name="Journal Article"&gt;17&lt;/ref-type&gt;&lt;contributors&gt;&lt;authors&gt;&lt;author&gt;Liao, CH, Chang CS, Wei, WC, Chang SN, Liao CC, Lane HY, et al&lt;/author&gt;&lt;/authors&gt;&lt;/contributors&gt;&lt;titles&gt;&lt;title&gt;Schizophrenia patients at higher risk of diabetes, hypertension and hyperlipidaemia: a population based study&lt;/title&gt;&lt;secondary-title&gt;Schizophr Res&lt;/secondary-title&gt;&lt;/titles&gt;&lt;periodical&gt;&lt;full-title&gt;Schizophr Res&lt;/full-title&gt;&lt;/periodical&gt;&lt;pages&gt;110-116&lt;/pages&gt;&lt;volume&gt;126&lt;/volume&gt;&lt;dates&gt;&lt;year&gt;2011&lt;/year&gt;&lt;/dates&gt;&lt;urls&gt;&lt;/urls&gt;&lt;/record&gt;&lt;/Cite&gt;&lt;/EndNote&gt;</w:instrText>
      </w:r>
      <w:r w:rsidR="00B17938" w:rsidRPr="00BE1756">
        <w:rPr>
          <w:rFonts w:eastAsia="Times New Roman" w:cs="Arial"/>
          <w:lang w:eastAsia="en-GB"/>
        </w:rPr>
        <w:fldChar w:fldCharType="separate"/>
      </w:r>
      <w:r w:rsidR="00765D83" w:rsidRPr="00BE1756">
        <w:rPr>
          <w:rFonts w:eastAsia="Times New Roman" w:cs="Arial"/>
          <w:noProof/>
          <w:lang w:eastAsia="en-GB"/>
        </w:rPr>
        <w:t>[2]</w:t>
      </w:r>
      <w:r w:rsidR="00B17938" w:rsidRPr="00BE1756">
        <w:rPr>
          <w:rFonts w:eastAsia="Times New Roman" w:cs="Arial"/>
          <w:lang w:eastAsia="en-GB"/>
        </w:rPr>
        <w:fldChar w:fldCharType="end"/>
      </w:r>
      <w:r w:rsidR="006B79F0" w:rsidRPr="00BE1756">
        <w:rPr>
          <w:rFonts w:eastAsia="Times New Roman" w:cs="Arial"/>
          <w:lang w:eastAsia="en-GB"/>
        </w:rPr>
        <w:t>.</w:t>
      </w:r>
      <w:r w:rsidR="0012187C" w:rsidRPr="00BE1756">
        <w:rPr>
          <w:rFonts w:eastAsia="Times New Roman" w:cs="Arial"/>
          <w:lang w:eastAsia="en-GB"/>
        </w:rPr>
        <w:t xml:space="preserve"> </w:t>
      </w:r>
    </w:p>
    <w:p w14:paraId="6E0836A5" w14:textId="774FCB52" w:rsidR="000446FE" w:rsidRPr="00BE1756" w:rsidRDefault="001B1174" w:rsidP="0012187C">
      <w:pPr>
        <w:spacing w:line="360" w:lineRule="auto"/>
        <w:rPr>
          <w:rFonts w:eastAsia="Times New Roman" w:cs="Arial"/>
          <w:lang w:eastAsia="en-GB"/>
        </w:rPr>
      </w:pPr>
      <w:r w:rsidRPr="00BE1756">
        <w:t xml:space="preserve">Clozapine along with olanzapine are the SGAs most strongly associated with T2DM </w:t>
      </w:r>
      <w:r w:rsidRPr="00BE1756">
        <w:fldChar w:fldCharType="begin"/>
      </w:r>
      <w:r w:rsidR="00BE1756">
        <w:instrText xml:space="preserve"> ADDIN EN.CITE &lt;EndNote&gt;&lt;Cite&gt;&lt;Author&gt;Hirsch&lt;/Author&gt;&lt;Year&gt;2017&lt;/Year&gt;&lt;RecNum&gt;19&lt;/RecNum&gt;&lt;DisplayText&gt;[17]&lt;/DisplayText&gt;&lt;record&gt;&lt;rec-number&gt;19&lt;/rec-number&gt;&lt;foreign-keys&gt;&lt;key app="EN" db-id="5est0e0eqxs5afe02rnpxdf6tpp29arw9ezp" timestamp="1514997396"&gt;19&lt;/key&gt;&lt;/foreign-keys&gt;&lt;ref-type name="Journal Article"&gt;17&lt;/ref-type&gt;&lt;contributors&gt;&lt;authors&gt;&lt;author&gt;Hirsch, L.&lt;/author&gt;&lt;author&gt;Yang, J.&lt;/author&gt;&lt;author&gt;Bresee, L.&lt;/author&gt;&lt;author&gt;Jette, N.&lt;/author&gt;&lt;author&gt;Patten, S.&lt;/author&gt;&lt;author&gt;Pringsheim, T.&lt;/author&gt;&lt;/authors&gt;&lt;/contributors&gt;&lt;titles&gt;&lt;title&gt;Second-Generation Antipsychotics and Metabolic Side Effects: A Systematic Review of Population-Based Studies&lt;/title&gt;&lt;secondary-title&gt;Drug Saf&lt;/secondary-title&gt;&lt;/titles&gt;&lt;periodical&gt;&lt;full-title&gt;Drug Saf&lt;/full-title&gt;&lt;/periodical&gt;&lt;edition&gt;2017/06/05&lt;/edition&gt;&lt;dates&gt;&lt;year&gt;2017&lt;/year&gt;&lt;pub-dates&gt;&lt;date&gt;Jun&lt;/date&gt;&lt;/pub-dates&gt;&lt;/dates&gt;&lt;isbn&gt;1179-1942&lt;/isbn&gt;&lt;accession-num&gt;28585153&lt;/accession-num&gt;&lt;urls&gt;&lt;related-urls&gt;&lt;url&gt;https://www.ncbi.nlm.nih.gov/pubmed/28585153&lt;/url&gt;&lt;/related-urls&gt;&lt;/urls&gt;&lt;electronic-resource-num&gt;10.1007/s40264-017-0543-0&lt;/electronic-resource-num&gt;&lt;language&gt;eng&lt;/language&gt;&lt;/record&gt;&lt;/Cite&gt;&lt;/EndNote&gt;</w:instrText>
      </w:r>
      <w:r w:rsidRPr="00BE1756">
        <w:fldChar w:fldCharType="separate"/>
      </w:r>
      <w:r w:rsidR="00D5121A" w:rsidRPr="00BE1756">
        <w:rPr>
          <w:noProof/>
        </w:rPr>
        <w:t>[17]</w:t>
      </w:r>
      <w:r w:rsidRPr="00BE1756">
        <w:fldChar w:fldCharType="end"/>
      </w:r>
      <w:r w:rsidRPr="00BE1756">
        <w:t xml:space="preserve">. </w:t>
      </w:r>
      <w:r w:rsidRPr="00BE1756">
        <w:rPr>
          <w:rFonts w:eastAsia="Times New Roman" w:cs="Arial"/>
          <w:lang w:eastAsia="en-GB"/>
        </w:rPr>
        <w:t xml:space="preserve">A meta-analysis of head-to-head comparisons of the SGAs found </w:t>
      </w:r>
      <w:r w:rsidRPr="00BE1756">
        <w:rPr>
          <w:lang w:val="en"/>
        </w:rPr>
        <w:t>olan</w:t>
      </w:r>
      <w:r w:rsidR="00C6485C">
        <w:rPr>
          <w:lang w:val="en"/>
        </w:rPr>
        <w:t xml:space="preserve">zapine and clozapine produced </w:t>
      </w:r>
      <w:r w:rsidRPr="00BE1756">
        <w:rPr>
          <w:lang w:val="en"/>
        </w:rPr>
        <w:t>statistically significantly</w:t>
      </w:r>
      <w:r w:rsidR="0012187C" w:rsidRPr="00BE1756">
        <w:rPr>
          <w:lang w:val="en"/>
        </w:rPr>
        <w:t xml:space="preserve"> </w:t>
      </w:r>
      <w:r w:rsidR="00865F50">
        <w:rPr>
          <w:lang w:val="en"/>
        </w:rPr>
        <w:t xml:space="preserve">greater </w:t>
      </w:r>
      <w:r w:rsidR="00C6485C">
        <w:rPr>
          <w:lang w:val="en"/>
        </w:rPr>
        <w:t>increase</w:t>
      </w:r>
      <w:r w:rsidR="00865F50">
        <w:rPr>
          <w:lang w:val="en"/>
        </w:rPr>
        <w:t>s</w:t>
      </w:r>
      <w:r w:rsidR="00C6485C">
        <w:rPr>
          <w:lang w:val="en"/>
        </w:rPr>
        <w:t xml:space="preserve"> in glucose levels</w:t>
      </w:r>
      <w:r w:rsidRPr="00BE1756">
        <w:rPr>
          <w:lang w:val="en"/>
        </w:rPr>
        <w:t xml:space="preserve"> from baseline to endpoint than amisulpride, aripiprazole, quetiapine, risperidone and ziprasidone</w:t>
      </w:r>
      <w:r w:rsidRPr="00BE1756">
        <w:t xml:space="preserve"> </w:t>
      </w:r>
      <w:r w:rsidRPr="00BE1756">
        <w:fldChar w:fldCharType="begin">
          <w:fldData xml:space="preserve">PEVuZE5vdGU+PENpdGU+PEF1dGhvcj5SdW1tZWwtS2x1Z2U8L0F1dGhvcj48WWVhcj4yMDEwPC9Z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=
</w:fldData>
        </w:fldChar>
      </w:r>
      <w:r w:rsidR="00BE1756">
        <w:instrText xml:space="preserve"> ADDIN EN.CITE </w:instrText>
      </w:r>
      <w:r w:rsidR="00BE1756">
        <w:fldChar w:fldCharType="begin">
          <w:fldData xml:space="preserve">PEVuZE5vdGU+PENpdGU+PEF1dGhvcj5SdW1tZWwtS2x1Z2U8L0F1dGhvcj48WWVhcj4yMDEwPC9Z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=
</w:fldData>
        </w:fldChar>
      </w:r>
      <w:r w:rsidR="00BE1756">
        <w:instrText xml:space="preserve"> ADDIN EN.CITE.DATA </w:instrText>
      </w:r>
      <w:r w:rsidR="00BE1756">
        <w:fldChar w:fldCharType="end"/>
      </w:r>
      <w:r w:rsidRPr="00BE1756">
        <w:fldChar w:fldCharType="separate"/>
      </w:r>
      <w:r w:rsidR="00D5121A" w:rsidRPr="00BE1756">
        <w:rPr>
          <w:noProof/>
        </w:rPr>
        <w:t>[18]</w:t>
      </w:r>
      <w:r w:rsidRPr="00BE1756">
        <w:fldChar w:fldCharType="end"/>
      </w:r>
      <w:r w:rsidRPr="00BE1756">
        <w:t xml:space="preserve">. A </w:t>
      </w:r>
      <w:r w:rsidR="00865F50">
        <w:t xml:space="preserve">further </w:t>
      </w:r>
      <w:r w:rsidRPr="00BE1756">
        <w:t xml:space="preserve">meta-analysis reported that the association of T2DM for olanzapine and clozapine also appears to be independent of whether they are used in antipsychotic naïve or chronic disease (RR 1.45, 95% CI 1.28-1.64 for clozapine and RR1.29, 95% CI 1.20-1.37 for olanzapine) </w:t>
      </w:r>
      <w:r w:rsidRPr="00BE1756">
        <w:fldChar w:fldCharType="begin"/>
      </w:r>
      <w:r w:rsidR="00BE1756">
        <w:instrText xml:space="preserve"> ADDIN EN.CITE &lt;EndNote&gt;&lt;Cite&gt;&lt;Author&gt;Davy&lt;/Author&gt;&lt;Year&gt;2012&lt;/Year&gt;&lt;RecNum&gt;149&lt;/RecNum&gt;&lt;DisplayText&gt;[19]&lt;/DisplayText&gt;&lt;record&gt;&lt;rec-number&gt;149&lt;/rec-number&gt;&lt;foreign-keys&gt;&lt;key app="EN" db-id="5est0e0eqxs5afe02rnpxdf6tpp29arw9ezp" timestamp="1514997408"&gt;149&lt;/key&gt;&lt;/foreign-keys&gt;&lt;ref-type name="Generic"&gt;13&lt;/ref-type&gt;&lt;contributors&gt;&lt;authors&gt;&lt;author&gt;Davy, Vancampfort, Wampers, Mitchell, Correll, De Herdt et al &lt;/author&gt;&lt;/authors&gt;&lt;/contributors&gt;&lt;titles&gt;&lt;title&gt;A meta-analysis of cardio-metabolic abnormalities in drug naïve, first-episode and multi-episode patients with schizophrenia versus general population controls&lt;/title&gt;&lt;/titles&gt;&lt;pages&gt;240–250&lt;/pages&gt;&lt;volume&gt;12&lt;/volume&gt;&lt;number&gt;3&lt;/number&gt;&lt;dates&gt;&lt;year&gt;2012&lt;/year&gt;&lt;/dates&gt;&lt;pub-location&gt;World Psychiatry&lt;/pub-location&gt;&lt;urls&gt;&lt;related-urls&gt;&lt;url&gt;&lt;style face="underline" font="default" size="100%"&gt;https://www.ncbi.nlm.nih.gov/pmc/articles/PMC3799255/&lt;/style&gt;&lt;/url&gt;&lt;/related-urls&gt;&lt;/urls&gt;&lt;/record&gt;&lt;/Cite&gt;&lt;/EndNote&gt;</w:instrText>
      </w:r>
      <w:r w:rsidRPr="00BE1756">
        <w:fldChar w:fldCharType="separate"/>
      </w:r>
      <w:r w:rsidR="00D5121A" w:rsidRPr="00BE1756">
        <w:rPr>
          <w:noProof/>
        </w:rPr>
        <w:t>[19]</w:t>
      </w:r>
      <w:r w:rsidRPr="00BE1756">
        <w:fldChar w:fldCharType="end"/>
      </w:r>
      <w:r w:rsidRPr="00BE1756">
        <w:t>.</w:t>
      </w:r>
      <w:r w:rsidR="00D26DB6" w:rsidRPr="00BE1756">
        <w:t xml:space="preserve"> </w:t>
      </w:r>
    </w:p>
    <w:p w14:paraId="34882218" w14:textId="4B380EFC" w:rsidR="001B1174" w:rsidRPr="00BE1756" w:rsidRDefault="000446FE" w:rsidP="002927F4">
      <w:pPr>
        <w:spacing w:before="100" w:beforeAutospacing="1" w:after="100" w:afterAutospacing="1" w:line="360" w:lineRule="auto"/>
        <w:textAlignment w:val="baseline"/>
        <w:rPr>
          <w:rFonts w:eastAsia="Times New Roman" w:cs="Arial"/>
          <w:lang w:eastAsia="en-GB"/>
        </w:rPr>
      </w:pPr>
      <w:r w:rsidRPr="00BE1756">
        <w:t>Most people with schiz</w:t>
      </w:r>
      <w:r w:rsidR="006B79F0" w:rsidRPr="00BE1756">
        <w:t xml:space="preserve">ophrenia will not </w:t>
      </w:r>
      <w:r w:rsidRPr="00BE1756">
        <w:t>develop T2DM and s</w:t>
      </w:r>
      <w:r w:rsidR="001B1174" w:rsidRPr="00BE1756">
        <w:t>mall differences in glucose measurements do not necessarily translat</w:t>
      </w:r>
      <w:r w:rsidRPr="00BE1756">
        <w:t>e to increased rates of T2DM</w:t>
      </w:r>
      <w:r w:rsidR="001B1174" w:rsidRPr="00BE1756">
        <w:t xml:space="preserve">. </w:t>
      </w:r>
      <w:r w:rsidRPr="00BE1756">
        <w:t>Nonetheless, d</w:t>
      </w:r>
      <w:r w:rsidR="001B1174" w:rsidRPr="00BE1756">
        <w:t xml:space="preserve">ysglycaemia </w:t>
      </w:r>
      <w:r w:rsidR="001B1174" w:rsidRPr="00BE1756">
        <w:rPr>
          <w:rFonts w:cs="AdvTT2acb703b"/>
        </w:rPr>
        <w:t>below the dia</w:t>
      </w:r>
      <w:r w:rsidRPr="00BE1756">
        <w:rPr>
          <w:rFonts w:cs="AdvTT2acb703b"/>
        </w:rPr>
        <w:t xml:space="preserve">gnosis cut off for diabetes can be </w:t>
      </w:r>
      <w:r w:rsidR="001B1174" w:rsidRPr="00BE1756">
        <w:rPr>
          <w:rFonts w:cs="AdvTT2acb703b"/>
        </w:rPr>
        <w:t>a risk marker for future CVD and m</w:t>
      </w:r>
      <w:r w:rsidRPr="00BE1756">
        <w:rPr>
          <w:rFonts w:cs="AdvTT2acb703b"/>
        </w:rPr>
        <w:t xml:space="preserve">ortality </w:t>
      </w:r>
      <w:r w:rsidR="00A56224" w:rsidRPr="00BE1756">
        <w:rPr>
          <w:rFonts w:cs="AdvTT2acb703b"/>
        </w:rPr>
        <w:t>and it</w:t>
      </w:r>
      <w:r w:rsidR="001B1174" w:rsidRPr="00BE1756">
        <w:rPr>
          <w:rFonts w:cs="AdvTT2acb703b"/>
        </w:rPr>
        <w:t xml:space="preserve"> should be stressed that </w:t>
      </w:r>
      <w:r w:rsidR="00050715" w:rsidRPr="00BE1756">
        <w:rPr>
          <w:rFonts w:cs="AdvTT2acb703b"/>
        </w:rPr>
        <w:t>even</w:t>
      </w:r>
      <w:r w:rsidR="001B1174" w:rsidRPr="00BE1756">
        <w:rPr>
          <w:rFonts w:cs="AdvTT2acb703b"/>
        </w:rPr>
        <w:t xml:space="preserve"> small changes in glucose might still translate into clinical consequences in the long term. </w:t>
      </w:r>
    </w:p>
    <w:p w14:paraId="3707D3DF" w14:textId="4054886A" w:rsidR="000446FE" w:rsidRPr="00BE1756" w:rsidRDefault="000446FE" w:rsidP="002927F4">
      <w:pPr>
        <w:spacing w:before="100" w:beforeAutospacing="1" w:after="100" w:afterAutospacing="1" w:line="360" w:lineRule="auto"/>
        <w:textAlignment w:val="baseline"/>
      </w:pPr>
      <w:r w:rsidRPr="00BE1756">
        <w:t xml:space="preserve">While T2DM in antipsychotic-exposed </w:t>
      </w:r>
      <w:r w:rsidR="00050715" w:rsidRPr="00BE1756">
        <w:t>adolescents and young adults</w:t>
      </w:r>
      <w:r w:rsidRPr="00BE1756">
        <w:t xml:space="preserve"> is rare, these individuals are still more vulnerable to </w:t>
      </w:r>
      <w:r w:rsidRPr="00BE1756">
        <w:rPr>
          <w:rFonts w:cs="Arial"/>
          <w:lang w:val="en"/>
        </w:rPr>
        <w:t>substanti</w:t>
      </w:r>
      <w:r w:rsidR="006B79F0" w:rsidRPr="00BE1756">
        <w:rPr>
          <w:rFonts w:cs="Arial"/>
          <w:lang w:val="en"/>
        </w:rPr>
        <w:t xml:space="preserve">al health risks later in life. </w:t>
      </w:r>
      <w:r w:rsidR="006B79F0" w:rsidRPr="00BE1756">
        <w:t>Systematic</w:t>
      </w:r>
      <w:r w:rsidRPr="00BE1756">
        <w:t xml:space="preserve"> reviews and meta-analyses recognise that the relative risks of developing T2DM in these </w:t>
      </w:r>
      <w:r w:rsidR="006B79F0" w:rsidRPr="00BE1756">
        <w:t xml:space="preserve">younger </w:t>
      </w:r>
      <w:r w:rsidRPr="00BE1756">
        <w:t xml:space="preserve">individuals is significantly higher than the general population and compared to those not on antipsychotics </w:t>
      </w:r>
      <w:r w:rsidRPr="00BE1756">
        <w:fldChar w:fldCharType="begin">
          <w:fldData xml:space="preserve">PEVuZE5vdGU+PENpdGU+PEF1dGhvcj5HYWxsaW5nPC9BdXRob3I+PFllYXI+MjAxNjwvWWVhcj48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</w:fldData>
        </w:fldChar>
      </w:r>
      <w:r w:rsidR="00D26DB6" w:rsidRPr="00BE1756">
        <w:instrText xml:space="preserve"> ADDIN EN.CITE </w:instrText>
      </w:r>
      <w:r w:rsidR="00D26DB6" w:rsidRPr="00BE1756">
        <w:fldChar w:fldCharType="begin">
          <w:fldData xml:space="preserve">PEVuZE5vdGU+PENpdGU+PEF1dGhvcj5HYWxsaW5nPC9BdXRob3I+PFllYXI+MjAxNjwvWWVhcj48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</w:fldData>
        </w:fldChar>
      </w:r>
      <w:r w:rsidR="00D26DB6" w:rsidRPr="00BE1756">
        <w:instrText xml:space="preserve"> ADDIN EN.CITE.DATA </w:instrText>
      </w:r>
      <w:r w:rsidR="00D26DB6" w:rsidRPr="00BE1756">
        <w:fldChar w:fldCharType="end"/>
      </w:r>
      <w:r w:rsidRPr="00BE1756">
        <w:fldChar w:fldCharType="separate"/>
      </w:r>
      <w:r w:rsidR="00D26DB6" w:rsidRPr="00BE1756">
        <w:rPr>
          <w:noProof/>
        </w:rPr>
        <w:t>[20]</w:t>
      </w:r>
      <w:r w:rsidRPr="00BE1756">
        <w:fldChar w:fldCharType="end"/>
      </w:r>
      <w:r w:rsidR="00D428E0" w:rsidRPr="00BE1756">
        <w:t>.</w:t>
      </w:r>
    </w:p>
    <w:p w14:paraId="282CC073" w14:textId="57DFCF19" w:rsidR="00A56224" w:rsidRPr="00BE1756" w:rsidRDefault="00A56224" w:rsidP="00F36E03">
      <w:pPr>
        <w:pStyle w:val="Heading4"/>
        <w:rPr>
          <w:color w:val="auto"/>
        </w:rPr>
      </w:pPr>
      <w:r w:rsidRPr="00BE1756">
        <w:rPr>
          <w:color w:val="auto"/>
        </w:rPr>
        <w:t xml:space="preserve">Mechanism </w:t>
      </w:r>
    </w:p>
    <w:p w14:paraId="70102597" w14:textId="5D5736BE" w:rsidR="00D428E0" w:rsidRPr="00BE1756" w:rsidRDefault="00D428E0" w:rsidP="002927F4">
      <w:pPr>
        <w:spacing w:line="360" w:lineRule="auto"/>
      </w:pPr>
      <w:r w:rsidRPr="00BE1756">
        <w:t xml:space="preserve">The mechanisms underpinning the increased risk of T2DM in people on antipsychotic medication </w:t>
      </w:r>
      <w:r w:rsidR="00050715" w:rsidRPr="00BE1756">
        <w:t>are</w:t>
      </w:r>
      <w:r w:rsidRPr="00BE1756">
        <w:t xml:space="preserve"> not </w:t>
      </w:r>
      <w:r w:rsidR="00050715" w:rsidRPr="00BE1756">
        <w:t>fully understood and are likely to include effects on insulin resistance, either directly or mediated through weight gain, and effects on insulin secretion,</w:t>
      </w:r>
      <w:r w:rsidRPr="00BE1756">
        <w:t xml:space="preserve"> possibly a result of direct toxicity to the pancreatic</w:t>
      </w:r>
      <w:r w:rsidR="006D5337">
        <w:t xml:space="preserve"> </w:t>
      </w:r>
      <w:r w:rsidR="006D5337" w:rsidRPr="00BE1756">
        <w:t>β-cell</w:t>
      </w:r>
      <w:r w:rsidR="00A56224" w:rsidRPr="00BE1756">
        <w:t>.</w:t>
      </w:r>
    </w:p>
    <w:p w14:paraId="73256A91" w14:textId="293A0A46" w:rsidR="00D428E0" w:rsidRPr="00BE1756" w:rsidRDefault="00050715" w:rsidP="002927F4">
      <w:pPr>
        <w:spacing w:line="360" w:lineRule="auto"/>
      </w:pPr>
      <w:r w:rsidRPr="00BE1756">
        <w:t>As discussed above anti</w:t>
      </w:r>
      <w:r w:rsidR="00D428E0" w:rsidRPr="00BE1756">
        <w:t>psychotics are amongst the most obesogenic medications</w:t>
      </w:r>
      <w:r w:rsidR="00A56224" w:rsidRPr="00BE1756">
        <w:t xml:space="preserve">. It has been postulated that </w:t>
      </w:r>
      <w:r w:rsidR="00865F50">
        <w:t>women</w:t>
      </w:r>
      <w:r w:rsidR="00865F50" w:rsidRPr="00BE1756">
        <w:t xml:space="preserve"> </w:t>
      </w:r>
      <w:r w:rsidR="00A56224" w:rsidRPr="00BE1756">
        <w:t xml:space="preserve">may be at higher risk of antipsychotic induced weight gain  </w:t>
      </w:r>
      <w:r w:rsidR="00A56224" w:rsidRPr="00BE1756">
        <w:fldChar w:fldCharType="begin"/>
      </w:r>
      <w:r w:rsidR="00BE1756">
        <w:instrText xml:space="preserve"> ADDIN EN.CITE &lt;EndNote&gt;&lt;Cite&gt;&lt;Author&gt;MV&lt;/Author&gt;&lt;Year&gt;2009&lt;/Year&gt;&lt;RecNum&gt;385&lt;/RecNum&gt;&lt;DisplayText&gt;[21]&lt;/DisplayText&gt;&lt;record&gt;&lt;rec-number&gt;385&lt;/rec-number&gt;&lt;foreign-keys&gt;&lt;key app="EN" db-id="5est0e0eqxs5afe02rnpxdf6tpp29arw9ezp" timestamp="1550499191"&gt;385&lt;/key&gt;&lt;/foreign-keys&gt;&lt;ref-type name="Journal Article"&gt;17&lt;/ref-type&gt;&lt;contributors&gt;&lt;authors&gt;&lt;author&gt;Seeman MV&lt;/author&gt;&lt;/authors&gt;&lt;/contributors&gt;&lt;titles&gt;&lt;title&gt;Secondary effects ofantipsychotics: women at greater risk than men&lt;/title&gt;&lt;secondary-title&gt;Schizophr Bull&lt;/secondary-title&gt;&lt;/titles&gt;&lt;periodical&gt;&lt;full-title&gt;Schizophr Bull&lt;/full-title&gt;&lt;/periodical&gt;&lt;pages&gt;937-48&lt;/pages&gt;&lt;volume&gt;35&lt;/volume&gt;&lt;dates&gt;&lt;year&gt;2009&lt;/year&gt;&lt;/dates&gt;&lt;urls&gt;&lt;/urls&gt;&lt;/record&gt;&lt;/Cite&gt;&lt;/EndNote&gt;</w:instrText>
      </w:r>
      <w:r w:rsidR="00A56224" w:rsidRPr="00BE1756">
        <w:fldChar w:fldCharType="separate"/>
      </w:r>
      <w:r w:rsidR="00D26DB6" w:rsidRPr="00BE1756">
        <w:rPr>
          <w:noProof/>
        </w:rPr>
        <w:t>[21]</w:t>
      </w:r>
      <w:r w:rsidR="00A56224" w:rsidRPr="00BE1756">
        <w:fldChar w:fldCharType="end"/>
      </w:r>
      <w:r w:rsidR="00A56224" w:rsidRPr="00BE1756">
        <w:t>.</w:t>
      </w:r>
      <w:r w:rsidR="00A56224" w:rsidRPr="00BE1756">
        <w:rPr>
          <w:rFonts w:eastAsia="Times New Roman" w:cs="Arial"/>
          <w:lang w:eastAsia="en-GB"/>
        </w:rPr>
        <w:t xml:space="preserve"> </w:t>
      </w:r>
      <w:r w:rsidR="00A56224" w:rsidRPr="00BE1756">
        <w:t xml:space="preserve"> </w:t>
      </w:r>
      <w:r w:rsidR="00D428E0" w:rsidRPr="00BE1756">
        <w:t>A greater than 7% weight gain from baseline has been seen in up to 7</w:t>
      </w:r>
      <w:r w:rsidR="006B79F0" w:rsidRPr="00BE1756">
        <w:t>2% of those taking SGAs, and</w:t>
      </w:r>
      <w:r w:rsidR="00D428E0" w:rsidRPr="00BE1756">
        <w:t xml:space="preserve"> to a lesser extent with FGA </w:t>
      </w:r>
      <w:r w:rsidR="00D428E0" w:rsidRPr="00BE1756">
        <w:fldChar w:fldCharType="begin"/>
      </w:r>
      <w:r w:rsidR="00BE1756">
        <w:instrText xml:space="preserve"> ADDIN EN.CITE &lt;EndNote&gt;&lt;Cite&gt;&lt;Author&gt;Holt&lt;/Author&gt;&lt;Year&gt;2009&lt;/Year&gt;&lt;RecNum&gt;144&lt;/RecNum&gt;&lt;DisplayText&gt;[22]&lt;/DisplayText&gt;&lt;record&gt;&lt;rec-number&gt;144&lt;/rec-number&gt;&lt;foreign-keys&gt;&lt;key app="EN" db-id="5est0e0eqxs5afe02rnpxdf6tpp29arw9ezp" timestamp="1514997407"&gt;144&lt;/key&gt;&lt;/foreign-keys&gt;&lt;ref-type name="Journal Article"&gt;17&lt;/ref-type&gt;&lt;contributors&gt;&lt;authors&gt;&lt;author&gt;Holt, R.I.G&lt;/author&gt;&lt;author&gt;Peveler, R.&lt;/author&gt;&lt;/authors&gt;&lt;/contributors&gt;&lt;titles&gt;&lt;title&gt;Obesity, serious mental illness and antipsychotic drugs&lt;/title&gt;&lt;secondary-title&gt;Diabetes, Obesity and Metabolism&lt;/secondary-title&gt;&lt;/titles&gt;&lt;periodical&gt;&lt;full-title&gt;Diabetes, Obesity and Metabolism&lt;/full-title&gt;&lt;/periodical&gt;&lt;pages&gt;665-679&lt;/pages&gt;&lt;volume&gt;11&lt;/volume&gt;&lt;number&gt;7&lt;/number&gt;&lt;keywords&gt;&lt;keyword&gt;aetiology&lt;/keyword&gt;&lt;keyword&gt;antipsychotic&lt;/keyword&gt;&lt;keyword&gt;bipolar illness&lt;/keyword&gt;&lt;keyword&gt;obesity&lt;/keyword&gt;&lt;keyword&gt;schizophrenia&lt;/keyword&gt;&lt;/keywords&gt;&lt;dates&gt;&lt;year&gt;2009&lt;/year&gt;&lt;/dates&gt;&lt;publisher&gt;Blackwell Publishing Ltd&lt;/publisher&gt;&lt;isbn&gt;1463-1326&lt;/isbn&gt;&lt;urls&gt;&lt;related-urls&gt;&lt;url&gt;&lt;style face="underline" font="default" size="100%"&gt;http://dx.doi.org/10.1111/j.1463-1326.2009.01038.x&lt;/style&gt;&lt;/url&gt;&lt;/related-urls&gt;&lt;/urls&gt;&lt;electronic-resource-num&gt;10.1111/j.1463-1326.2009.01038.x&lt;/electronic-resource-num&gt;&lt;/record&gt;&lt;/Cite&gt;&lt;/EndNote&gt;</w:instrText>
      </w:r>
      <w:r w:rsidR="00D428E0" w:rsidRPr="00BE1756">
        <w:fldChar w:fldCharType="separate"/>
      </w:r>
      <w:r w:rsidR="00D26DB6" w:rsidRPr="00BE1756">
        <w:rPr>
          <w:noProof/>
        </w:rPr>
        <w:t>[22]</w:t>
      </w:r>
      <w:r w:rsidR="00D428E0" w:rsidRPr="00BE1756">
        <w:fldChar w:fldCharType="end"/>
      </w:r>
      <w:r w:rsidR="00D428E0" w:rsidRPr="00BE1756">
        <w:t xml:space="preserve">.  </w:t>
      </w:r>
      <w:r w:rsidR="00A56224" w:rsidRPr="00BE1756">
        <w:rPr>
          <w:rFonts w:eastAsia="Times New Roman" w:cs="Arial"/>
          <w:lang w:eastAsia="en-GB"/>
        </w:rPr>
        <w:t xml:space="preserve">SGA are antagonists of dopamine and serotonin receptors, both of which are involved in appetite regulation. </w:t>
      </w:r>
      <w:r w:rsidR="006B79F0" w:rsidRPr="00BE1756">
        <w:t>Furthermore, anti</w:t>
      </w:r>
      <w:r w:rsidR="00D428E0" w:rsidRPr="00BE1756">
        <w:t xml:space="preserve">psychotics are associated with a predisposition to depositing adipose tissue </w:t>
      </w:r>
      <w:r w:rsidR="00A56224" w:rsidRPr="00BE1756">
        <w:t>centrally</w:t>
      </w:r>
      <w:r w:rsidR="005B2701">
        <w:t xml:space="preserve"> </w:t>
      </w:r>
      <w:r w:rsidR="005B2701">
        <w:fldChar w:fldCharType="begin"/>
      </w:r>
      <w:r w:rsidR="005B2701">
        <w:instrText xml:space="preserve"> ADDIN EN.CITE &lt;EndNote&gt;&lt;Cite&gt;&lt;Author&gt;Gavin P Reynolds&lt;/Author&gt;&lt;Year&gt;2017&lt;/Year&gt;&lt;RecNum&gt;388&lt;/RecNum&gt;&lt;DisplayText&gt;[23]&lt;/DisplayText&gt;&lt;record&gt;&lt;rec-number&gt;388&lt;/rec-number&gt;&lt;foreign-keys&gt;&lt;key app="EN" db-id="5est0e0eqxs5afe02rnpxdf6tpp29arw9ezp" timestamp="1554802443"&gt;388&lt;/key&gt;&lt;/foreign-keys&gt;&lt;ref-type name="Journal Article"&gt;17&lt;/ref-type&gt;&lt;contributors&gt;&lt;authors&gt;&lt;author&gt;Gavin P Reynolds, Olga O McGowan&lt;/author&gt;&lt;/authors&gt;&lt;/contributors&gt;&lt;titles&gt;&lt;title&gt;Mechanisms underlying metabolic disturbances associated with psychosis and antipsychotic drug treatment &lt;/title&gt;&lt;secondary-title&gt;Journal of Psychopharmacology&lt;/secondary-title&gt;&lt;/titles&gt;&lt;periodical&gt;&lt;full-title&gt;Journal of Psychopharmacology&lt;/full-title&gt;&lt;/periodical&gt;&lt;pages&gt;1430-1436&lt;/pages&gt;&lt;volume&gt;31&lt;/volume&gt;&lt;number&gt;11&lt;/number&gt;&lt;dates&gt;&lt;year&gt;2017&lt;/year&gt;&lt;/dates&gt;&lt;urls&gt;&lt;/urls&gt;&lt;/record&gt;&lt;/Cite&gt;&lt;/EndNote&gt;</w:instrText>
      </w:r>
      <w:r w:rsidR="005B2701">
        <w:fldChar w:fldCharType="separate"/>
      </w:r>
      <w:r w:rsidR="005B2701">
        <w:rPr>
          <w:noProof/>
        </w:rPr>
        <w:t>[23]</w:t>
      </w:r>
      <w:r w:rsidR="005B2701">
        <w:fldChar w:fldCharType="end"/>
      </w:r>
      <w:r w:rsidR="00A56224" w:rsidRPr="00BE1756">
        <w:t>, and</w:t>
      </w:r>
      <w:r w:rsidR="00D428E0" w:rsidRPr="00BE1756">
        <w:t xml:space="preserve"> it is well recognised that central obesity is strongly </w:t>
      </w:r>
      <w:r w:rsidR="00D428E0" w:rsidRPr="00BE1756">
        <w:lastRenderedPageBreak/>
        <w:t xml:space="preserve">associated with insulin resistance and the development of </w:t>
      </w:r>
      <w:r w:rsidR="00D428E0" w:rsidRPr="005B2701">
        <w:t>T2DM</w:t>
      </w:r>
      <w:r w:rsidR="005B2701">
        <w:t xml:space="preserve">. </w:t>
      </w:r>
      <w:r w:rsidR="00D428E0" w:rsidRPr="005B2701">
        <w:t>Clozapine</w:t>
      </w:r>
      <w:r w:rsidR="00D428E0" w:rsidRPr="00BE1756">
        <w:t xml:space="preserve"> and olanzapine have </w:t>
      </w:r>
      <w:r w:rsidR="00A56224" w:rsidRPr="00BE1756">
        <w:t>the highest</w:t>
      </w:r>
      <w:r w:rsidR="00D428E0" w:rsidRPr="00BE1756">
        <w:t xml:space="preserve"> risk of T2DM and also </w:t>
      </w:r>
      <w:r w:rsidR="006B79F0" w:rsidRPr="00BE1756">
        <w:t xml:space="preserve">the </w:t>
      </w:r>
      <w:r w:rsidR="00D428E0" w:rsidRPr="00BE1756">
        <w:t xml:space="preserve">highest risk of weight gain.  </w:t>
      </w:r>
    </w:p>
    <w:p w14:paraId="10B6DC0F" w14:textId="5CB88047" w:rsidR="00B2287D" w:rsidRPr="00BE1756" w:rsidRDefault="00865F50" w:rsidP="002927F4">
      <w:pPr>
        <w:spacing w:line="360" w:lineRule="auto"/>
      </w:pPr>
      <w:r w:rsidRPr="00BE1756">
        <w:t>As in the general population, however, T2DM is not inevitable in everyone who gains weight.</w:t>
      </w:r>
      <w:r>
        <w:t xml:space="preserve"> Furthermore t</w:t>
      </w:r>
      <w:r w:rsidR="00D428E0" w:rsidRPr="00BE1756">
        <w:t>here are a number of people who develop T2DM while taking antipsychotics who do so without weight gain</w:t>
      </w:r>
      <w:r w:rsidR="00B2287D" w:rsidRPr="00BE1756">
        <w:t xml:space="preserve"> as in the vignette</w:t>
      </w:r>
      <w:r w:rsidR="00D428E0" w:rsidRPr="00BE1756">
        <w:t>. This has led to the notion that there may be a direct impairment of glu</w:t>
      </w:r>
      <w:r w:rsidR="00B2287D" w:rsidRPr="00BE1756">
        <w:t>cose homeostasis caused by anti</w:t>
      </w:r>
      <w:r w:rsidR="00D428E0" w:rsidRPr="00BE1756">
        <w:t>psychotics</w:t>
      </w:r>
      <w:r w:rsidR="00B2287D" w:rsidRPr="00BE1756">
        <w:t>. It is unclear whether antipsychotics directly cause T2DM through impaired β-cell function or through increased insulin resistance independent of changes in BMI</w:t>
      </w:r>
      <w:r>
        <w:t xml:space="preserve"> but antipsychotics interact with </w:t>
      </w:r>
      <w:r w:rsidRPr="00BE1756">
        <w:t xml:space="preserve">β-cell </w:t>
      </w:r>
      <w:r>
        <w:t>receptors that can modify insulin secretion</w:t>
      </w:r>
      <w:r w:rsidR="00B2287D" w:rsidRPr="00BE1756">
        <w:t xml:space="preserve">. </w:t>
      </w:r>
    </w:p>
    <w:p w14:paraId="65479339" w14:textId="71FEE0DA" w:rsidR="00D428E0" w:rsidRPr="00BE1756" w:rsidRDefault="001378BF" w:rsidP="002927F4">
      <w:pPr>
        <w:spacing w:line="360" w:lineRule="auto"/>
      </w:pPr>
      <w:r w:rsidRPr="00BE1756">
        <w:t>Anti</w:t>
      </w:r>
      <w:r w:rsidR="00DF6843" w:rsidRPr="00BE1756">
        <w:t>psychotic</w:t>
      </w:r>
      <w:r w:rsidR="00D428E0" w:rsidRPr="00BE1756">
        <w:t xml:space="preserve"> medications have been associated with potentially fatal diabetic emergencies</w:t>
      </w:r>
      <w:r w:rsidR="00B2287D" w:rsidRPr="00BE1756">
        <w:t xml:space="preserve">. </w:t>
      </w:r>
      <w:r w:rsidR="00D428E0" w:rsidRPr="00BE1756">
        <w:t xml:space="preserve">A systematic review reported 72 cases of antipsychotic </w:t>
      </w:r>
      <w:r w:rsidR="00B2287D" w:rsidRPr="00BE1756">
        <w:t xml:space="preserve">medication </w:t>
      </w:r>
      <w:r w:rsidR="00D428E0" w:rsidRPr="00BE1756">
        <w:t>as</w:t>
      </w:r>
      <w:r w:rsidR="00DF6843" w:rsidRPr="00BE1756">
        <w:t>sociated with DKA</w:t>
      </w:r>
      <w:r w:rsidR="00FF2CB3" w:rsidRPr="00BE1756">
        <w:t xml:space="preserve">, the complication </w:t>
      </w:r>
      <w:r w:rsidR="00E73C8F">
        <w:t>with which</w:t>
      </w:r>
      <w:r w:rsidR="00E73C8F" w:rsidRPr="00BE1756" w:rsidDel="00E73C8F">
        <w:t xml:space="preserve"> </w:t>
      </w:r>
      <w:r w:rsidR="00FF2CB3" w:rsidRPr="00BE1756">
        <w:t xml:space="preserve">John presented </w:t>
      </w:r>
      <w:r w:rsidR="00D428E0" w:rsidRPr="00BE1756">
        <w:fldChar w:fldCharType="begin"/>
      </w:r>
      <w:r w:rsidR="005B2701">
        <w:instrText xml:space="preserve"> ADDIN EN.CITE &lt;EndNote&gt;&lt;Cite&gt;&lt;Author&gt;Vuk&lt;/Author&gt;&lt;Year&gt;2017&lt;/Year&gt;&lt;RecNum&gt;40&lt;/RecNum&gt;&lt;DisplayText&gt;[24]&lt;/DisplayText&gt;&lt;record&gt;&lt;rec-number&gt;40&lt;/rec-number&gt;&lt;foreign-keys&gt;&lt;key app="EN" db-id="5est0e0eqxs5afe02rnpxdf6tpp29arw9ezp" timestamp="1514997397"&gt;40&lt;/key&gt;&lt;/foreign-keys&gt;&lt;ref-type name="Journal Article"&gt;17&lt;/ref-type&gt;&lt;contributors&gt;&lt;authors&gt;&lt;author&gt;Vuk, A.&lt;/author&gt;&lt;author&gt;Kuzman, M. R.&lt;/author&gt;&lt;author&gt;Baretic, M.&lt;/author&gt;&lt;author&gt;Osvatic, M. M.&lt;/author&gt;&lt;/authors&gt;&lt;/contributors&gt;&lt;titles&gt;&lt;title&gt;Diabetic ketoacidosis associated with antipsychotic drugs: case reports and a review of literature&lt;/title&gt;&lt;secondary-title&gt;Psychiatr Danub&lt;/secondary-title&gt;&lt;/titles&gt;&lt;periodical&gt;&lt;full-title&gt;Psychiatr Danub&lt;/full-title&gt;&lt;/periodical&gt;&lt;pages&gt;121-135&lt;/pages&gt;&lt;volume&gt;29&lt;/volume&gt;&lt;number&gt;2&lt;/number&gt;&lt;dates&gt;&lt;year&gt;2017&lt;/year&gt;&lt;pub-dates&gt;&lt;date&gt;Jun&lt;/date&gt;&lt;/pub-dates&gt;&lt;/dates&gt;&lt;isbn&gt;0353-5053&lt;/isbn&gt;&lt;accession-num&gt;28636569&lt;/accession-num&gt;&lt;urls&gt;&lt;related-urls&gt;&lt;url&gt;https://www.ncbi.nlm.nih.gov/pubmed/28636569&lt;/url&gt;&lt;/related-urls&gt;&lt;/urls&gt;&lt;language&gt;eng&lt;/language&gt;&lt;/record&gt;&lt;/Cite&gt;&lt;/EndNote&gt;</w:instrText>
      </w:r>
      <w:r w:rsidR="00D428E0" w:rsidRPr="00BE1756">
        <w:fldChar w:fldCharType="separate"/>
      </w:r>
      <w:r w:rsidR="005B2701">
        <w:rPr>
          <w:noProof/>
        </w:rPr>
        <w:t>[24]</w:t>
      </w:r>
      <w:r w:rsidR="00D428E0" w:rsidRPr="00BE1756">
        <w:fldChar w:fldCharType="end"/>
      </w:r>
      <w:r w:rsidR="00D428E0" w:rsidRPr="00BE1756">
        <w:t xml:space="preserve">. The review found associated weight gain in only half of the reported cases and DKA was the first clinical presentation of diabetes in the majority. More than half were associated with </w:t>
      </w:r>
      <w:r w:rsidR="00B2287D" w:rsidRPr="00BE1756">
        <w:t xml:space="preserve">antipsychotic medication </w:t>
      </w:r>
      <w:r w:rsidR="00D428E0" w:rsidRPr="00BE1756">
        <w:t xml:space="preserve">polypharmacy. Autoantibodies were only measured in 13 </w:t>
      </w:r>
      <w:r w:rsidR="00B2287D" w:rsidRPr="00BE1756">
        <w:t xml:space="preserve">cases but were negative in 85%. This </w:t>
      </w:r>
      <w:r w:rsidR="00D428E0" w:rsidRPr="00BE1756">
        <w:t>support</w:t>
      </w:r>
      <w:r w:rsidR="00B2287D" w:rsidRPr="00BE1756">
        <w:t xml:space="preserve">s </w:t>
      </w:r>
      <w:r w:rsidR="00D428E0" w:rsidRPr="00BE1756">
        <w:t xml:space="preserve">the argument that these are generally not new cases of autoimmune type 1 diabetes and a direct toxic effect of the antipsychotic on the </w:t>
      </w:r>
      <w:r w:rsidR="006D5337" w:rsidRPr="00BE1756">
        <w:t xml:space="preserve">β-cell </w:t>
      </w:r>
      <w:r w:rsidR="00D428E0" w:rsidRPr="00BE1756">
        <w:t xml:space="preserve"> should be considered. </w:t>
      </w:r>
      <w:r w:rsidR="00B2287D" w:rsidRPr="00BE1756">
        <w:t>Interestingly</w:t>
      </w:r>
      <w:r w:rsidR="00FF2CB3" w:rsidRPr="00BE1756">
        <w:t>,</w:t>
      </w:r>
      <w:r w:rsidR="00B2287D" w:rsidRPr="00BE1756">
        <w:t xml:space="preserve"> s</w:t>
      </w:r>
      <w:r w:rsidR="00D428E0" w:rsidRPr="00BE1756">
        <w:t xml:space="preserve">ome new onset cases </w:t>
      </w:r>
      <w:r w:rsidR="00F36E03" w:rsidRPr="00BE1756">
        <w:t xml:space="preserve">of diabetes </w:t>
      </w:r>
      <w:r w:rsidR="00D428E0" w:rsidRPr="00BE1756">
        <w:t>were reversed after discontinuation of the antipsychotic drug</w:t>
      </w:r>
      <w:r w:rsidR="00F36E03" w:rsidRPr="00BE1756">
        <w:t xml:space="preserve"> with recurrence </w:t>
      </w:r>
      <w:r w:rsidR="00FF2CB3" w:rsidRPr="00BE1756">
        <w:t xml:space="preserve">of diabetes </w:t>
      </w:r>
      <w:r w:rsidR="00F36E03" w:rsidRPr="00BE1756">
        <w:t>on re-challenging.</w:t>
      </w:r>
    </w:p>
    <w:p w14:paraId="379B77E3" w14:textId="77777777" w:rsidR="00A56224" w:rsidRPr="00BE1756" w:rsidRDefault="00A56224" w:rsidP="002927F4">
      <w:pPr>
        <w:spacing w:line="360" w:lineRule="auto"/>
        <w:rPr>
          <w:rFonts w:cs="Arial"/>
          <w:b/>
          <w:lang w:val="en"/>
        </w:rPr>
      </w:pPr>
    </w:p>
    <w:p w14:paraId="5605B71E" w14:textId="6C7FFF52" w:rsidR="00B17938" w:rsidRPr="00BE1756" w:rsidRDefault="00B17938" w:rsidP="00F36E03">
      <w:pPr>
        <w:pStyle w:val="Heading2"/>
        <w:rPr>
          <w:color w:val="auto"/>
        </w:rPr>
      </w:pPr>
      <w:r w:rsidRPr="00BE1756">
        <w:rPr>
          <w:color w:val="auto"/>
        </w:rPr>
        <w:t xml:space="preserve">Management </w:t>
      </w:r>
    </w:p>
    <w:p w14:paraId="07EF795B" w14:textId="1B4D7971" w:rsidR="00B17938" w:rsidRPr="00BE1756" w:rsidRDefault="0002419A" w:rsidP="002927F4">
      <w:pPr>
        <w:spacing w:line="360" w:lineRule="auto"/>
        <w:rPr>
          <w:i/>
        </w:rPr>
      </w:pPr>
      <w:r w:rsidRPr="00BE1756">
        <w:rPr>
          <w:rFonts w:cs="Arial"/>
          <w:lang w:val="en"/>
        </w:rPr>
        <w:t xml:space="preserve">The burden of diabetes in </w:t>
      </w:r>
      <w:r w:rsidR="001378BF" w:rsidRPr="00BE1756">
        <w:rPr>
          <w:rFonts w:cs="Arial"/>
          <w:lang w:val="en"/>
        </w:rPr>
        <w:t>people</w:t>
      </w:r>
      <w:r w:rsidRPr="00BE1756">
        <w:rPr>
          <w:rFonts w:cs="Arial"/>
          <w:lang w:val="en"/>
        </w:rPr>
        <w:t xml:space="preserve"> with schizophrenia is a concerning issue.</w:t>
      </w:r>
      <w:r w:rsidRPr="00BE1756">
        <w:t xml:space="preserve">  </w:t>
      </w:r>
      <w:r w:rsidR="00B17938" w:rsidRPr="00BE1756">
        <w:t xml:space="preserve">Given </w:t>
      </w:r>
      <w:r w:rsidRPr="00BE1756">
        <w:t xml:space="preserve">the </w:t>
      </w:r>
      <w:r w:rsidR="00B17938" w:rsidRPr="00BE1756">
        <w:t xml:space="preserve">increased risk </w:t>
      </w:r>
      <w:r w:rsidRPr="00BE1756">
        <w:t>of T2DM</w:t>
      </w:r>
      <w:r w:rsidR="0065291C" w:rsidRPr="00BE1756">
        <w:t xml:space="preserve"> and CVD</w:t>
      </w:r>
      <w:r w:rsidRPr="00BE1756">
        <w:t xml:space="preserve"> in people with schizophrenia, </w:t>
      </w:r>
      <w:r w:rsidR="00B17938" w:rsidRPr="00BE1756">
        <w:t>special attention</w:t>
      </w:r>
      <w:r w:rsidRPr="00BE1756">
        <w:t xml:space="preserve"> needs to be paid to preventing </w:t>
      </w:r>
      <w:r w:rsidR="001378BF" w:rsidRPr="00BE1756">
        <w:t>diabetes</w:t>
      </w:r>
      <w:r w:rsidR="00B17938" w:rsidRPr="00BE1756">
        <w:t xml:space="preserve"> in this population</w:t>
      </w:r>
      <w:r w:rsidR="000C1BE0" w:rsidRPr="00BE1756">
        <w:t xml:space="preserve"> where possible. </w:t>
      </w:r>
      <w:r w:rsidR="00D95E1E" w:rsidRPr="00BE1756">
        <w:t xml:space="preserve"> </w:t>
      </w:r>
      <w:r w:rsidR="001378BF" w:rsidRPr="00BE1756">
        <w:t>This will involve the effective m</w:t>
      </w:r>
      <w:r w:rsidR="00A80E65" w:rsidRPr="00BE1756">
        <w:t>anag</w:t>
      </w:r>
      <w:r w:rsidR="001378BF" w:rsidRPr="00BE1756">
        <w:t>ement of</w:t>
      </w:r>
      <w:r w:rsidR="00A80E65" w:rsidRPr="00BE1756">
        <w:t xml:space="preserve"> the metabolic effects of antipsychotic drugs </w:t>
      </w:r>
      <w:r w:rsidR="001378BF" w:rsidRPr="00BE1756">
        <w:t xml:space="preserve">as an integral component </w:t>
      </w:r>
      <w:r w:rsidR="00A80E65" w:rsidRPr="00BE1756">
        <w:t>of managin</w:t>
      </w:r>
      <w:r w:rsidR="00A576B2" w:rsidRPr="00BE1756">
        <w:t xml:space="preserve">g a </w:t>
      </w:r>
      <w:r w:rsidR="001378BF" w:rsidRPr="00BE1756">
        <w:t>person</w:t>
      </w:r>
      <w:r w:rsidR="00A576B2" w:rsidRPr="00BE1756">
        <w:t xml:space="preserve"> with schizophrenia</w:t>
      </w:r>
      <w:r w:rsidR="00A576B2" w:rsidRPr="00BE1756">
        <w:rPr>
          <w:lang w:val="en"/>
        </w:rPr>
        <w:t xml:space="preserve">. </w:t>
      </w:r>
      <w:r w:rsidR="00D95E1E" w:rsidRPr="00BE1756">
        <w:rPr>
          <w:lang w:val="en"/>
        </w:rPr>
        <w:t>If this can be achieved, the individual</w:t>
      </w:r>
      <w:r w:rsidR="00A576B2" w:rsidRPr="00BE1756">
        <w:rPr>
          <w:lang w:val="en"/>
        </w:rPr>
        <w:t xml:space="preserve"> is likely to </w:t>
      </w:r>
      <w:r w:rsidR="00D95E1E" w:rsidRPr="00BE1756">
        <w:rPr>
          <w:lang w:val="en"/>
        </w:rPr>
        <w:t xml:space="preserve">be in a better place to self-manage their physical health and adopt the advised treatment plans aimed at reducing their </w:t>
      </w:r>
      <w:r w:rsidR="00A576B2" w:rsidRPr="00BE1756">
        <w:rPr>
          <w:lang w:val="en"/>
        </w:rPr>
        <w:t>cardiovascular</w:t>
      </w:r>
      <w:r w:rsidR="00D95E1E" w:rsidRPr="00BE1756">
        <w:rPr>
          <w:lang w:val="en"/>
        </w:rPr>
        <w:t xml:space="preserve"> and diabetes risks.</w:t>
      </w:r>
    </w:p>
    <w:p w14:paraId="56D3D9EE" w14:textId="16620F98" w:rsidR="0065291C" w:rsidRPr="00BE1756" w:rsidRDefault="005B2701" w:rsidP="00F36E03">
      <w:pPr>
        <w:pStyle w:val="Heading3"/>
        <w:rPr>
          <w:color w:val="auto"/>
          <w:lang w:val="en"/>
        </w:rPr>
      </w:pPr>
      <w:r>
        <w:rPr>
          <w:color w:val="auto"/>
          <w:lang w:val="en"/>
        </w:rPr>
        <w:t>Screening and monitoring</w:t>
      </w:r>
    </w:p>
    <w:p w14:paraId="3F8EEAFB" w14:textId="165D0A4A" w:rsidR="00A576B2" w:rsidRPr="00BE1756" w:rsidRDefault="00C21E86" w:rsidP="002927F4">
      <w:pPr>
        <w:spacing w:line="360" w:lineRule="auto"/>
      </w:pPr>
      <w:r w:rsidRPr="00BE1756">
        <w:rPr>
          <w:lang w:val="en"/>
        </w:rPr>
        <w:t>Routine</w:t>
      </w:r>
      <w:r w:rsidR="00B17938" w:rsidRPr="00BE1756">
        <w:rPr>
          <w:lang w:val="en"/>
        </w:rPr>
        <w:t xml:space="preserve"> screening and monitoring for </w:t>
      </w:r>
      <w:r w:rsidR="000C1BE0" w:rsidRPr="00BE1756">
        <w:rPr>
          <w:lang w:val="en"/>
        </w:rPr>
        <w:t xml:space="preserve">diabetes and </w:t>
      </w:r>
      <w:r w:rsidR="00B17938" w:rsidRPr="00BE1756">
        <w:rPr>
          <w:lang w:val="en"/>
        </w:rPr>
        <w:t>reversib</w:t>
      </w:r>
      <w:r w:rsidR="00D95E1E" w:rsidRPr="00BE1756">
        <w:rPr>
          <w:lang w:val="en"/>
        </w:rPr>
        <w:t xml:space="preserve">le cardiovascular risk factors is </w:t>
      </w:r>
      <w:r w:rsidR="000C1BE0" w:rsidRPr="00BE1756">
        <w:rPr>
          <w:lang w:val="en"/>
        </w:rPr>
        <w:t>paramount</w:t>
      </w:r>
      <w:r w:rsidR="002603FA" w:rsidRPr="00BE1756">
        <w:rPr>
          <w:lang w:val="en"/>
        </w:rPr>
        <w:t xml:space="preserve">.  </w:t>
      </w:r>
      <w:r w:rsidR="00F36E03" w:rsidRPr="00BE1756">
        <w:rPr>
          <w:lang w:val="en"/>
        </w:rPr>
        <w:t xml:space="preserve">There </w:t>
      </w:r>
      <w:r w:rsidR="00E73C8F">
        <w:rPr>
          <w:lang w:val="en"/>
        </w:rPr>
        <w:t>are differing views</w:t>
      </w:r>
      <w:r w:rsidR="00C6485C">
        <w:rPr>
          <w:lang w:val="en"/>
        </w:rPr>
        <w:t>, however</w:t>
      </w:r>
      <w:r w:rsidR="00356D21">
        <w:rPr>
          <w:lang w:val="en"/>
        </w:rPr>
        <w:t xml:space="preserve">, </w:t>
      </w:r>
      <w:r w:rsidR="00356D21" w:rsidRPr="00BE1756">
        <w:rPr>
          <w:lang w:val="en"/>
        </w:rPr>
        <w:t>between</w:t>
      </w:r>
      <w:r w:rsidR="00F36E03" w:rsidRPr="00BE1756">
        <w:rPr>
          <w:lang w:val="en"/>
        </w:rPr>
        <w:t xml:space="preserve"> </w:t>
      </w:r>
      <w:r w:rsidRPr="00BE1756">
        <w:rPr>
          <w:lang w:val="en"/>
        </w:rPr>
        <w:t xml:space="preserve">guidelines </w:t>
      </w:r>
      <w:r w:rsidR="00F36E03" w:rsidRPr="00BE1756">
        <w:rPr>
          <w:lang w:val="en"/>
        </w:rPr>
        <w:t xml:space="preserve">regarding how frequently healthcare professionals </w:t>
      </w:r>
      <w:r w:rsidR="005A0721" w:rsidRPr="00BE1756">
        <w:rPr>
          <w:lang w:val="en"/>
        </w:rPr>
        <w:t xml:space="preserve">(HCPs) </w:t>
      </w:r>
      <w:r w:rsidR="00F36E03" w:rsidRPr="00BE1756">
        <w:rPr>
          <w:lang w:val="en"/>
        </w:rPr>
        <w:t xml:space="preserve">need to monitor the physical health of people with schizophrenia. </w:t>
      </w:r>
    </w:p>
    <w:p w14:paraId="28B18070" w14:textId="32857BF0" w:rsidR="00FF2CB3" w:rsidRPr="00BE1756" w:rsidRDefault="001C2CCE" w:rsidP="002927F4">
      <w:pPr>
        <w:spacing w:line="360" w:lineRule="auto"/>
        <w:rPr>
          <w:rFonts w:cs="TimesNewRomanPS"/>
        </w:rPr>
      </w:pPr>
      <w:r w:rsidRPr="00BE1756">
        <w:rPr>
          <w:rFonts w:cs="TimesNewRomanPS"/>
        </w:rPr>
        <w:lastRenderedPageBreak/>
        <w:t>All people taking antipsychotics should also be encouraged to monitor their own weight</w:t>
      </w:r>
      <w:r w:rsidR="00FF2CB3" w:rsidRPr="00BE1756">
        <w:rPr>
          <w:rFonts w:cs="TimesNewRomanPS"/>
        </w:rPr>
        <w:t xml:space="preserve"> if they have the capacity and resources to do so</w:t>
      </w:r>
      <w:r w:rsidR="00C6485C" w:rsidRPr="00BE1756">
        <w:rPr>
          <w:rFonts w:cs="TimesNewRomanPS"/>
        </w:rPr>
        <w:t>, and</w:t>
      </w:r>
      <w:r w:rsidRPr="00BE1756">
        <w:rPr>
          <w:rFonts w:cs="TimesNewRomanPS"/>
        </w:rPr>
        <w:t xml:space="preserve"> report any weight change to their treating </w:t>
      </w:r>
      <w:r w:rsidR="00C6485C" w:rsidRPr="00BE1756">
        <w:rPr>
          <w:rFonts w:cs="TimesNewRomanPS"/>
        </w:rPr>
        <w:t>clinician. The</w:t>
      </w:r>
      <w:r w:rsidR="005A0721" w:rsidRPr="00BE1756">
        <w:rPr>
          <w:rFonts w:cs="TimesNewRomanPS"/>
        </w:rPr>
        <w:t xml:space="preserve"> responsib</w:t>
      </w:r>
      <w:r w:rsidR="00FF2CB3" w:rsidRPr="00BE1756">
        <w:rPr>
          <w:rFonts w:cs="TimesNewRomanPS"/>
        </w:rPr>
        <w:t xml:space="preserve">ility </w:t>
      </w:r>
      <w:r w:rsidR="00E73C8F">
        <w:rPr>
          <w:rFonts w:cs="TimesNewRomanPS"/>
        </w:rPr>
        <w:t>for</w:t>
      </w:r>
      <w:r w:rsidR="00E73C8F" w:rsidRPr="00BE1756">
        <w:rPr>
          <w:rFonts w:cs="TimesNewRomanPS"/>
        </w:rPr>
        <w:t xml:space="preserve"> </w:t>
      </w:r>
      <w:r w:rsidR="00FF2CB3" w:rsidRPr="00BE1756">
        <w:rPr>
          <w:rFonts w:cs="TimesNewRomanPS"/>
        </w:rPr>
        <w:t xml:space="preserve">tracking any changes in weight and other </w:t>
      </w:r>
      <w:r w:rsidR="00C6485C">
        <w:rPr>
          <w:rFonts w:cs="TimesNewRomanPS"/>
        </w:rPr>
        <w:t xml:space="preserve">CVD risk factors </w:t>
      </w:r>
      <w:r w:rsidR="00FF2CB3" w:rsidRPr="00BE1756">
        <w:rPr>
          <w:rFonts w:cs="TimesNewRomanPS"/>
        </w:rPr>
        <w:t xml:space="preserve">ultimately </w:t>
      </w:r>
      <w:r w:rsidR="005A0721" w:rsidRPr="00BE1756">
        <w:rPr>
          <w:rFonts w:cs="TimesNewRomanPS"/>
        </w:rPr>
        <w:t>lies with HCPs</w:t>
      </w:r>
      <w:r w:rsidRPr="00BE1756">
        <w:rPr>
          <w:rFonts w:cs="TimesNewRomanPS"/>
        </w:rPr>
        <w:t>.</w:t>
      </w:r>
      <w:r w:rsidR="008D78E6" w:rsidRPr="00BE1756">
        <w:rPr>
          <w:rFonts w:cs="TimesNewRomanPS"/>
        </w:rPr>
        <w:t xml:space="preserve"> </w:t>
      </w:r>
    </w:p>
    <w:p w14:paraId="072B7E1B" w14:textId="3F11F71E" w:rsidR="008D78E6" w:rsidRPr="00BE1756" w:rsidRDefault="008D78E6" w:rsidP="002927F4">
      <w:pPr>
        <w:spacing w:line="360" w:lineRule="auto"/>
      </w:pPr>
      <w:r w:rsidRPr="00BE1756">
        <w:t>From a T2DM point of view, the recent</w:t>
      </w:r>
      <w:r w:rsidRPr="00BE1756">
        <w:rPr>
          <w:b/>
        </w:rPr>
        <w:t xml:space="preserve"> </w:t>
      </w:r>
      <w:r w:rsidRPr="00BE1756">
        <w:t>British Association for Psychopharmacology (BAP) guidelines advise using fasting or random blood glucose measurements initially</w:t>
      </w:r>
      <w:r w:rsidR="00FF2CB3" w:rsidRPr="00BE1756">
        <w:t xml:space="preserve"> and at 12 weeks after commencing an anti-psychotic medication,</w:t>
      </w:r>
      <w:r w:rsidRPr="00BE1756">
        <w:t xml:space="preserve"> </w:t>
      </w:r>
      <w:r w:rsidR="00FF2CB3" w:rsidRPr="00BE1756">
        <w:t xml:space="preserve">followed by </w:t>
      </w:r>
      <w:r w:rsidR="0053547D" w:rsidRPr="00BE1756">
        <w:t>annual</w:t>
      </w:r>
      <w:r w:rsidRPr="00BE1756">
        <w:t xml:space="preserve"> HbA</w:t>
      </w:r>
      <w:r w:rsidRPr="00BE1756">
        <w:rPr>
          <w:vertAlign w:val="subscript"/>
        </w:rPr>
        <w:t>1c</w:t>
      </w:r>
      <w:r w:rsidRPr="00BE1756">
        <w:t xml:space="preserve"> </w:t>
      </w:r>
      <w:r w:rsidR="00FF2CB3" w:rsidRPr="00BE1756">
        <w:t xml:space="preserve">measurements </w:t>
      </w:r>
      <w:r w:rsidRPr="00BE1756">
        <w:t xml:space="preserve">in the longer term </w:t>
      </w:r>
      <w:r w:rsidRPr="00BE1756">
        <w:fldChar w:fldCharType="begin"/>
      </w:r>
      <w:r w:rsidR="005B2701">
        <w:instrText xml:space="preserve"> ADDIN EN.CITE &lt;EndNote&gt;&lt;Cite&gt;&lt;RecNum&gt;20&lt;/RecNum&gt;&lt;DisplayText&gt;[25]&lt;/DisplayText&gt;&lt;record&gt;&lt;rec-number&gt;20&lt;/rec-number&gt;&lt;foreign-keys&gt;&lt;key app="EN" db-id="5est0e0eqxs5afe02rnpxdf6tpp29arw9ezp" timestamp="1514997396"&gt;20&lt;/key&gt;&lt;/foreign-keys&gt;&lt;ref-type name="Journal Article"&gt;17&lt;/ref-type&gt;&lt;contributors&gt;&lt;authors&gt;&lt;author&gt;Perry, B. I.&lt;/author&gt;&lt;author&gt;McIntosh, G.&lt;/author&gt;&lt;author&gt;Weich, S.&lt;/author&gt;&lt;author&gt;Singh, S.&lt;/author&gt;&lt;author&gt;Rees, K.&lt;/author&gt;&lt;/authors&gt;&lt;/contributors&gt;&lt;titles&gt;&lt;title&gt;The association between first-episode psychosis and abnormal glycaemic control: systematic review and meta-analysis&lt;/title&gt;&lt;secondary-title&gt;Lancet Psychiatry&lt;/secondary-title&gt;&lt;/titles&gt;&lt;periodical&gt;&lt;full-title&gt;Lancet Psychiatry&lt;/full-title&gt;&lt;/periodical&gt;&lt;pages&gt;1049-1058&lt;/pages&gt;&lt;volume&gt;3&lt;/volume&gt;&lt;number&gt;11&lt;/number&gt;&lt;edition&gt;2016/10/05&lt;/edition&gt;&lt;dates&gt;&lt;year&gt;2016&lt;/year&gt;&lt;pub-dates&gt;&lt;date&gt;Nov&lt;/date&gt;&lt;/pub-dates&gt;&lt;/dates&gt;&lt;isbn&gt;2215-0374&lt;/isbn&gt;&lt;accession-num&gt;27720402&lt;/accession-num&gt;&lt;urls&gt;&lt;related-urls&gt;&lt;url&gt;https://www.ncbi.nlm.nih.gov/pubmed/27720402&lt;/url&gt;&lt;/related-urls&gt;&lt;/urls&gt;&lt;electronic-resource-num&gt;10.1016/S2215-0366(16)30262-0&lt;/electronic-resource-num&gt;&lt;language&gt;eng&lt;/language&gt;&lt;/record&gt;&lt;/Cite&gt;&lt;/EndNote&gt;</w:instrText>
      </w:r>
      <w:r w:rsidRPr="00BE1756">
        <w:fldChar w:fldCharType="separate"/>
      </w:r>
      <w:r w:rsidR="005B2701">
        <w:rPr>
          <w:noProof/>
        </w:rPr>
        <w:t>[25]</w:t>
      </w:r>
      <w:r w:rsidRPr="00BE1756">
        <w:fldChar w:fldCharType="end"/>
      </w:r>
      <w:r w:rsidRPr="00BE1756">
        <w:t xml:space="preserve">. </w:t>
      </w:r>
      <w:r w:rsidR="00A576B2" w:rsidRPr="00BE1756">
        <w:t>A recent audit in the UK, however, found that only 56% of people with schizophrenia had a record of blood glucose or HbA</w:t>
      </w:r>
      <w:r w:rsidR="00A576B2" w:rsidRPr="00BE1756">
        <w:rPr>
          <w:vertAlign w:val="subscript"/>
        </w:rPr>
        <w:t>1c</w:t>
      </w:r>
      <w:r w:rsidR="00A576B2" w:rsidRPr="00BE1756">
        <w:t xml:space="preserve"> </w:t>
      </w:r>
      <w:r w:rsidR="00A576B2" w:rsidRPr="00BE1756">
        <w:fldChar w:fldCharType="begin"/>
      </w:r>
      <w:r w:rsidR="005B2701">
        <w:instrText xml:space="preserve"> ADDIN EN.CITE &lt;EndNote&gt;&lt;Cite&gt;&lt;Author&gt;Mulligan&lt;/Author&gt;&lt;Year&gt;2017&lt;/Year&gt;&lt;RecNum&gt;173&lt;/RecNum&gt;&lt;DisplayText&gt;[26]&lt;/DisplayText&gt;&lt;record&gt;&lt;rec-number&gt;173&lt;/rec-number&gt;&lt;foreign-keys&gt;&lt;key app="EN" db-id="5est0e0eqxs5afe02rnpxdf6tpp29arw9ezp" timestamp="1514997412"&gt;173&lt;/key&gt;&lt;/foreign-keys&gt;&lt;ref-type name="Journal Article"&gt;17&lt;/ref-type&gt;&lt;contributors&gt;&lt;authors&gt;&lt;author&gt;Mulligan, K&lt;/author&gt;&lt;/authors&gt;&lt;/contributors&gt;&lt;titles&gt;&lt;title&gt;Barriers and enablers of type 2 diabetes self-management in people with severe mental illness&lt;/title&gt;&lt;secondary-title&gt;Health Expectations&lt;/secondary-title&gt;&lt;/titles&gt;&lt;periodical&gt;&lt;full-title&gt;Health Expectations&lt;/full-title&gt;&lt;/periodical&gt;&lt;pages&gt;1020-1030&lt;/pages&gt;&lt;volume&gt;20&lt;/volume&gt;&lt;dates&gt;&lt;year&gt;2017&lt;/year&gt;&lt;/dates&gt;&lt;urls&gt;&lt;/urls&gt;&lt;/record&gt;&lt;/Cite&gt;&lt;/EndNote&gt;</w:instrText>
      </w:r>
      <w:r w:rsidR="00A576B2" w:rsidRPr="00BE1756">
        <w:fldChar w:fldCharType="separate"/>
      </w:r>
      <w:r w:rsidR="005B2701">
        <w:rPr>
          <w:noProof/>
        </w:rPr>
        <w:t>[26]</w:t>
      </w:r>
      <w:r w:rsidR="00A576B2" w:rsidRPr="00BE1756">
        <w:fldChar w:fldCharType="end"/>
      </w:r>
      <w:r w:rsidR="005A0721" w:rsidRPr="00BE1756">
        <w:t>. I</w:t>
      </w:r>
      <w:r w:rsidR="005278B4" w:rsidRPr="00BE1756">
        <w:rPr>
          <w:rFonts w:cs="TimesNewRomanPS"/>
        </w:rPr>
        <w:t xml:space="preserve">n the event </w:t>
      </w:r>
      <w:r w:rsidR="006B2694" w:rsidRPr="00BE1756">
        <w:rPr>
          <w:rFonts w:cs="TimesNewRomanPS"/>
        </w:rPr>
        <w:t>of weight</w:t>
      </w:r>
      <w:r w:rsidR="005278B4" w:rsidRPr="00BE1756">
        <w:rPr>
          <w:rFonts w:cs="TimesNewRomanPS"/>
        </w:rPr>
        <w:t xml:space="preserve"> gain or change in </w:t>
      </w:r>
      <w:r w:rsidRPr="00BE1756">
        <w:t xml:space="preserve">antipsychotic </w:t>
      </w:r>
      <w:r w:rsidR="00AF198E" w:rsidRPr="00BE1756">
        <w:t>medicati</w:t>
      </w:r>
      <w:r w:rsidR="005278B4" w:rsidRPr="00BE1756">
        <w:t>ons</w:t>
      </w:r>
      <w:r w:rsidR="005A0721" w:rsidRPr="00BE1756">
        <w:t xml:space="preserve"> more frequent monitoring should be undertaken. </w:t>
      </w:r>
    </w:p>
    <w:p w14:paraId="5865BB64" w14:textId="6EC05975" w:rsidR="00A576B2" w:rsidRDefault="00A576B2" w:rsidP="002927F4">
      <w:pPr>
        <w:spacing w:line="360" w:lineRule="auto"/>
      </w:pPr>
      <w:r w:rsidRPr="00BE1756">
        <w:rPr>
          <w:lang w:val="en"/>
        </w:rPr>
        <w:t xml:space="preserve">Given the increased morbidity and mortality associated with diabetes and CVD, all known cardiovascular risk factors such as smoking, hypertension and hyperlipidemia </w:t>
      </w:r>
      <w:r w:rsidR="006B2694" w:rsidRPr="00BE1756">
        <w:rPr>
          <w:lang w:val="en"/>
        </w:rPr>
        <w:t>must also</w:t>
      </w:r>
      <w:r w:rsidRPr="00BE1756">
        <w:rPr>
          <w:lang w:val="en"/>
        </w:rPr>
        <w:t xml:space="preserve"> be addressed in these individuals.  </w:t>
      </w:r>
      <w:r w:rsidR="000B3A8C">
        <w:rPr>
          <w:lang w:val="en"/>
        </w:rPr>
        <w:t xml:space="preserve">The </w:t>
      </w:r>
      <w:r w:rsidR="00255680">
        <w:rPr>
          <w:lang w:val="en"/>
        </w:rPr>
        <w:t>2016-2017</w:t>
      </w:r>
      <w:r w:rsidR="0036271D">
        <w:rPr>
          <w:lang w:val="en"/>
        </w:rPr>
        <w:t xml:space="preserve"> </w:t>
      </w:r>
      <w:r w:rsidR="000B3A8C">
        <w:rPr>
          <w:lang w:val="en"/>
        </w:rPr>
        <w:t xml:space="preserve">National diabetes audit (NDA) found that only </w:t>
      </w:r>
      <w:r w:rsidR="000B3A8C">
        <w:t>40.6% of people with T</w:t>
      </w:r>
      <w:r w:rsidR="00255680">
        <w:t xml:space="preserve">2DM </w:t>
      </w:r>
      <w:r w:rsidR="000B3A8C">
        <w:t xml:space="preserve">and severe mental illness (SMI) </w:t>
      </w:r>
      <w:r w:rsidR="000B3A8C" w:rsidRPr="003073C7">
        <w:t>receive</w:t>
      </w:r>
      <w:r w:rsidR="000B3A8C">
        <w:t>d all</w:t>
      </w:r>
      <w:r w:rsidR="000B3A8C" w:rsidRPr="003073C7">
        <w:t xml:space="preserve"> </w:t>
      </w:r>
      <w:r w:rsidR="000B3A8C">
        <w:t>their annual health care checks</w:t>
      </w:r>
      <w:r w:rsidR="00255680">
        <w:t xml:space="preserve"> which is 10% less than people without SMI</w:t>
      </w:r>
      <w:r w:rsidR="000B3A8C">
        <w:t xml:space="preserve">. It is encouraging, however, that a specific report for people with SMI and diabetes is now part of the NDA and this is a step forward in understanding the physical health needs for people with SMI. </w:t>
      </w:r>
    </w:p>
    <w:p w14:paraId="6E465959" w14:textId="75888506" w:rsidR="000B7417" w:rsidRPr="00BE1756" w:rsidRDefault="00A576B2" w:rsidP="005A0721">
      <w:pPr>
        <w:pStyle w:val="Heading3"/>
        <w:rPr>
          <w:color w:val="auto"/>
          <w:lang w:val="en"/>
        </w:rPr>
      </w:pPr>
      <w:r w:rsidRPr="00BE1756">
        <w:rPr>
          <w:color w:val="auto"/>
          <w:lang w:val="en"/>
        </w:rPr>
        <w:t>Access and e</w:t>
      </w:r>
      <w:r w:rsidR="0065291C" w:rsidRPr="00BE1756">
        <w:rPr>
          <w:color w:val="auto"/>
          <w:lang w:val="en"/>
        </w:rPr>
        <w:t>ducatio</w:t>
      </w:r>
      <w:r w:rsidR="000B7417" w:rsidRPr="00BE1756">
        <w:rPr>
          <w:color w:val="auto"/>
          <w:lang w:val="en"/>
        </w:rPr>
        <w:t>n</w:t>
      </w:r>
    </w:p>
    <w:p w14:paraId="49B7CCB1" w14:textId="50A8A4D5" w:rsidR="0065291C" w:rsidRPr="00BE1756" w:rsidRDefault="00A576B2" w:rsidP="002927F4">
      <w:pPr>
        <w:spacing w:line="360" w:lineRule="auto"/>
        <w:rPr>
          <w:lang w:val="en"/>
        </w:rPr>
      </w:pPr>
      <w:r w:rsidRPr="00BE1756">
        <w:rPr>
          <w:lang w:val="en"/>
        </w:rPr>
        <w:t>Access to healthcare settings can be perplexing</w:t>
      </w:r>
      <w:r w:rsidR="006B2694" w:rsidRPr="00BE1756">
        <w:rPr>
          <w:lang w:val="en"/>
        </w:rPr>
        <w:t xml:space="preserve"> for people with schizophrenia</w:t>
      </w:r>
      <w:r w:rsidRPr="00BE1756">
        <w:rPr>
          <w:lang w:val="en"/>
        </w:rPr>
        <w:t xml:space="preserve">.  Equality of access and communication across boundaries is </w:t>
      </w:r>
      <w:r w:rsidR="006B2694" w:rsidRPr="00BE1756">
        <w:rPr>
          <w:lang w:val="en"/>
        </w:rPr>
        <w:t xml:space="preserve">therefore </w:t>
      </w:r>
      <w:r w:rsidRPr="00BE1756">
        <w:rPr>
          <w:lang w:val="en"/>
        </w:rPr>
        <w:t>required to best serve this population.</w:t>
      </w:r>
      <w:r w:rsidR="006B2694" w:rsidRPr="00BE1756">
        <w:rPr>
          <w:lang w:val="en"/>
        </w:rPr>
        <w:t xml:space="preserve"> </w:t>
      </w:r>
      <w:r w:rsidR="0065291C" w:rsidRPr="00BE1756">
        <w:rPr>
          <w:rFonts w:cs="TimesNewRomanPS"/>
        </w:rPr>
        <w:t>Education of the mental health team should not be forgotten</w:t>
      </w:r>
      <w:r w:rsidR="006B2694" w:rsidRPr="00BE1756">
        <w:rPr>
          <w:rFonts w:cs="TimesNewRomanPS"/>
        </w:rPr>
        <w:t xml:space="preserve"> and diabetes services should consider how to provide a rolling education programme with their mental health colleagues.</w:t>
      </w:r>
      <w:r w:rsidR="0065291C" w:rsidRPr="00BE1756">
        <w:rPr>
          <w:rFonts w:cs="TimesNewRomanPS"/>
        </w:rPr>
        <w:t xml:space="preserve"> Many may be unfamiliar with the notion of metabolic risk and the importance of assessing and treating this.  </w:t>
      </w:r>
      <w:r w:rsidR="00E85ED2" w:rsidRPr="00BE1756">
        <w:rPr>
          <w:rFonts w:cs="TimesNewRomanPS"/>
        </w:rPr>
        <w:t>It is important to train</w:t>
      </w:r>
      <w:r w:rsidR="0065291C" w:rsidRPr="00BE1756">
        <w:rPr>
          <w:rFonts w:cs="TimesNewRomanPS"/>
        </w:rPr>
        <w:t xml:space="preserve"> mental healthcare professionals to take a thorough history for personal</w:t>
      </w:r>
      <w:r w:rsidR="006B2694" w:rsidRPr="00BE1756">
        <w:rPr>
          <w:rFonts w:cs="TimesNewRomanPS"/>
        </w:rPr>
        <w:t xml:space="preserve"> and family history of obesity and </w:t>
      </w:r>
      <w:r w:rsidR="0065291C" w:rsidRPr="00BE1756">
        <w:rPr>
          <w:rFonts w:cs="TimesNewRomanPS"/>
        </w:rPr>
        <w:t>diabetes</w:t>
      </w:r>
      <w:r w:rsidR="006B2694" w:rsidRPr="00BE1756">
        <w:rPr>
          <w:rFonts w:cs="TimesNewRomanPS"/>
        </w:rPr>
        <w:t xml:space="preserve">, both modifiable and non-modifiable risk factors as well as </w:t>
      </w:r>
      <w:r w:rsidR="00C21E86" w:rsidRPr="00BE1756">
        <w:rPr>
          <w:rFonts w:cs="TimesNewRomanPS"/>
        </w:rPr>
        <w:t xml:space="preserve">a </w:t>
      </w:r>
      <w:r w:rsidR="0065291C" w:rsidRPr="00BE1756">
        <w:rPr>
          <w:rFonts w:cs="TimesNewRomanPS"/>
        </w:rPr>
        <w:t>lifestyle, diet and exercise history.</w:t>
      </w:r>
    </w:p>
    <w:p w14:paraId="61D61557" w14:textId="173EBFF1" w:rsidR="000B7417" w:rsidRPr="00BE1756" w:rsidRDefault="0065291C" w:rsidP="002927F4">
      <w:pPr>
        <w:spacing w:line="360" w:lineRule="auto"/>
      </w:pPr>
      <w:r w:rsidRPr="00BE1756">
        <w:t xml:space="preserve">In order for people to seek advice and testing to confirm a diagnosis of diabetes, the importance of educating </w:t>
      </w:r>
      <w:r w:rsidR="00E73C8F">
        <w:t>people with schizophrenia treated with antipsychotics</w:t>
      </w:r>
      <w:r w:rsidR="00E73C8F" w:rsidRPr="00BE1756">
        <w:t xml:space="preserve"> </w:t>
      </w:r>
      <w:r w:rsidRPr="00BE1756">
        <w:t>and</w:t>
      </w:r>
      <w:r w:rsidR="005D537B" w:rsidRPr="00BE1756">
        <w:t xml:space="preserve"> their families</w:t>
      </w:r>
      <w:r w:rsidRPr="00BE1756">
        <w:t xml:space="preserve"> about the acute symptoms of diabetes </w:t>
      </w:r>
      <w:r w:rsidR="005D537B" w:rsidRPr="00BE1756">
        <w:t xml:space="preserve">cannot be underestimated. </w:t>
      </w:r>
      <w:r w:rsidR="00C21E86" w:rsidRPr="00BE1756">
        <w:t xml:space="preserve"> </w:t>
      </w:r>
      <w:r w:rsidRPr="00BE1756">
        <w:rPr>
          <w:lang w:val="en"/>
        </w:rPr>
        <w:t>A number of large trials have recently shown that it is difficult to reverse risk factors once they are established</w:t>
      </w:r>
      <w:r w:rsidR="005A0721" w:rsidRPr="00BE1756">
        <w:rPr>
          <w:lang w:val="en"/>
        </w:rPr>
        <w:t>. STEPWISE and</w:t>
      </w:r>
      <w:r w:rsidR="00C21E86" w:rsidRPr="00BE1756">
        <w:rPr>
          <w:lang w:val="en"/>
        </w:rPr>
        <w:t xml:space="preserve"> CHANGE</w:t>
      </w:r>
      <w:r w:rsidRPr="00BE1756">
        <w:rPr>
          <w:lang w:val="en"/>
        </w:rPr>
        <w:t xml:space="preserve"> </w:t>
      </w:r>
      <w:r w:rsidR="00C21E86" w:rsidRPr="00BE1756">
        <w:rPr>
          <w:lang w:val="en"/>
        </w:rPr>
        <w:t>b</w:t>
      </w:r>
      <w:r w:rsidRPr="00BE1756">
        <w:rPr>
          <w:lang w:val="en"/>
        </w:rPr>
        <w:t xml:space="preserve">oth </w:t>
      </w:r>
      <w:r w:rsidR="00C21E86" w:rsidRPr="00BE1756">
        <w:rPr>
          <w:lang w:val="en"/>
        </w:rPr>
        <w:t xml:space="preserve">showed </w:t>
      </w:r>
      <w:r w:rsidRPr="00BE1756">
        <w:rPr>
          <w:lang w:val="en"/>
        </w:rPr>
        <w:t xml:space="preserve">no weight change despite </w:t>
      </w:r>
      <w:r w:rsidR="005A0721" w:rsidRPr="00BE1756">
        <w:rPr>
          <w:lang w:val="en"/>
        </w:rPr>
        <w:t xml:space="preserve">a </w:t>
      </w:r>
      <w:r w:rsidRPr="00BE1756">
        <w:rPr>
          <w:lang w:val="en"/>
        </w:rPr>
        <w:t>lifestyle educational program</w:t>
      </w:r>
      <w:r w:rsidR="005A0721" w:rsidRPr="00BE1756">
        <w:rPr>
          <w:lang w:val="en"/>
        </w:rPr>
        <w:t>me and coaching programme respectively. T</w:t>
      </w:r>
      <w:r w:rsidR="00C21E86" w:rsidRPr="00BE1756">
        <w:rPr>
          <w:lang w:val="en"/>
        </w:rPr>
        <w:t xml:space="preserve">he PRIMROSE trial also showed </w:t>
      </w:r>
      <w:r w:rsidR="00E85ED2" w:rsidRPr="00BE1756">
        <w:rPr>
          <w:lang w:val="en"/>
        </w:rPr>
        <w:t xml:space="preserve">no </w:t>
      </w:r>
      <w:r w:rsidR="00C21E86" w:rsidRPr="00BE1756">
        <w:rPr>
          <w:lang w:val="en"/>
        </w:rPr>
        <w:t xml:space="preserve">improvement in cholesterol levels in the </w:t>
      </w:r>
      <w:r w:rsidR="0061541D" w:rsidRPr="00BE1756">
        <w:rPr>
          <w:lang w:val="en"/>
        </w:rPr>
        <w:t>intervention</w:t>
      </w:r>
      <w:r w:rsidR="00C21E86" w:rsidRPr="00BE1756">
        <w:rPr>
          <w:lang w:val="en"/>
        </w:rPr>
        <w:t xml:space="preserve"> group despite </w:t>
      </w:r>
      <w:r w:rsidRPr="00BE1756">
        <w:rPr>
          <w:rFonts w:cs="Arial"/>
          <w:lang w:val="en"/>
        </w:rPr>
        <w:t xml:space="preserve">appointments with a trained primary care professional involving </w:t>
      </w:r>
      <w:r w:rsidR="0061541D" w:rsidRPr="00BE1756">
        <w:rPr>
          <w:rFonts w:cs="Arial"/>
          <w:lang w:val="en"/>
        </w:rPr>
        <w:t>manualized</w:t>
      </w:r>
      <w:r w:rsidRPr="00BE1756">
        <w:rPr>
          <w:rFonts w:cs="Arial"/>
          <w:lang w:val="en"/>
        </w:rPr>
        <w:t xml:space="preserve"> interventions for </w:t>
      </w:r>
      <w:r w:rsidR="006B79F0" w:rsidRPr="00BE1756">
        <w:rPr>
          <w:rFonts w:cs="Arial"/>
          <w:lang w:val="en"/>
        </w:rPr>
        <w:t>CVD</w:t>
      </w:r>
      <w:r w:rsidRPr="00BE1756">
        <w:rPr>
          <w:rFonts w:cs="Arial"/>
          <w:lang w:val="en"/>
        </w:rPr>
        <w:t xml:space="preserve"> </w:t>
      </w:r>
      <w:r w:rsidR="00C21E86" w:rsidRPr="00BE1756">
        <w:rPr>
          <w:noProof/>
          <w:lang w:val="en"/>
        </w:rPr>
        <w:fldChar w:fldCharType="begin">
          <w:fldData xml:space="preserve">PEVuZE5vdGU+PENpdGU+PEF1dGhvcj5Ib2x0IFJJRzwvQXV0aG9yPjxZZWFyPjIwMTg8L1llYXI+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</w:fldData>
        </w:fldChar>
      </w:r>
      <w:r w:rsidR="005B2701">
        <w:rPr>
          <w:noProof/>
          <w:lang w:val="en"/>
        </w:rPr>
        <w:instrText xml:space="preserve"> ADDIN EN.CITE </w:instrText>
      </w:r>
      <w:r w:rsidR="005B2701">
        <w:rPr>
          <w:noProof/>
          <w:lang w:val="en"/>
        </w:rPr>
        <w:fldChar w:fldCharType="begin">
          <w:fldData xml:space="preserve">PEVuZE5vdGU+PENpdGU+PEF1dGhvcj5Ib2x0IFJJRzwvQXV0aG9yPjxZZWFyPjIwMTg8L1llYXI+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</w:fldData>
        </w:fldChar>
      </w:r>
      <w:r w:rsidR="005B2701">
        <w:rPr>
          <w:noProof/>
          <w:lang w:val="en"/>
        </w:rPr>
        <w:instrText xml:space="preserve"> ADDIN EN.CITE.DATA </w:instrText>
      </w:r>
      <w:r w:rsidR="005B2701">
        <w:rPr>
          <w:noProof/>
          <w:lang w:val="en"/>
        </w:rPr>
      </w:r>
      <w:r w:rsidR="005B2701">
        <w:rPr>
          <w:noProof/>
          <w:lang w:val="en"/>
        </w:rPr>
        <w:fldChar w:fldCharType="end"/>
      </w:r>
      <w:r w:rsidR="00C21E86" w:rsidRPr="00BE1756">
        <w:rPr>
          <w:noProof/>
          <w:lang w:val="en"/>
        </w:rPr>
      </w:r>
      <w:r w:rsidR="00C21E86" w:rsidRPr="00BE1756">
        <w:rPr>
          <w:noProof/>
          <w:lang w:val="en"/>
        </w:rPr>
        <w:fldChar w:fldCharType="separate"/>
      </w:r>
      <w:r w:rsidR="005B2701">
        <w:rPr>
          <w:noProof/>
          <w:lang w:val="en"/>
        </w:rPr>
        <w:t>[27-29]</w:t>
      </w:r>
      <w:r w:rsidR="00C21E86" w:rsidRPr="00BE1756">
        <w:rPr>
          <w:noProof/>
          <w:lang w:val="en"/>
        </w:rPr>
        <w:fldChar w:fldCharType="end"/>
      </w:r>
      <w:r w:rsidRPr="00BE1756">
        <w:rPr>
          <w:lang w:val="en"/>
        </w:rPr>
        <w:t xml:space="preserve">. </w:t>
      </w:r>
      <w:r w:rsidR="00C21E86" w:rsidRPr="00BE1756">
        <w:rPr>
          <w:lang w:val="en"/>
        </w:rPr>
        <w:t>Whil</w:t>
      </w:r>
      <w:r w:rsidR="0061541D" w:rsidRPr="00BE1756">
        <w:rPr>
          <w:lang w:val="en"/>
        </w:rPr>
        <w:t>st</w:t>
      </w:r>
      <w:r w:rsidR="00C21E86" w:rsidRPr="00BE1756">
        <w:rPr>
          <w:lang w:val="en"/>
        </w:rPr>
        <w:t xml:space="preserve"> t</w:t>
      </w:r>
      <w:r w:rsidRPr="00BE1756">
        <w:rPr>
          <w:lang w:val="en"/>
        </w:rPr>
        <w:t>hese trials have high</w:t>
      </w:r>
      <w:r w:rsidR="00C21E86" w:rsidRPr="00BE1756">
        <w:rPr>
          <w:lang w:val="en"/>
        </w:rPr>
        <w:t>lighted how prevention is key</w:t>
      </w:r>
      <w:r w:rsidRPr="00BE1756">
        <w:rPr>
          <w:lang w:val="en"/>
        </w:rPr>
        <w:t xml:space="preserve"> two </w:t>
      </w:r>
      <w:r w:rsidR="0061541D" w:rsidRPr="00BE1756">
        <w:rPr>
          <w:lang w:val="en"/>
        </w:rPr>
        <w:t xml:space="preserve">other </w:t>
      </w:r>
      <w:r w:rsidRPr="00BE1756">
        <w:rPr>
          <w:lang w:val="en"/>
        </w:rPr>
        <w:t>studies,</w:t>
      </w:r>
      <w:r w:rsidRPr="00BE1756">
        <w:t xml:space="preserve"> the SCIMITAR </w:t>
      </w:r>
      <w:r w:rsidR="0061541D" w:rsidRPr="00BE1756">
        <w:t>(smoking cessation pilot) and</w:t>
      </w:r>
      <w:r w:rsidRPr="00BE1756">
        <w:t xml:space="preserve"> </w:t>
      </w:r>
      <w:r w:rsidR="0061541D" w:rsidRPr="00BE1756">
        <w:rPr>
          <w:rFonts w:cs="Arial Black"/>
          <w:bCs/>
        </w:rPr>
        <w:t>Keeping the Body in Mind (</w:t>
      </w:r>
      <w:r w:rsidRPr="00BE1756">
        <w:t xml:space="preserve">a lifestyle and life skill intervention </w:t>
      </w:r>
      <w:r w:rsidRPr="00BE1756">
        <w:rPr>
          <w:rFonts w:cs="Arial"/>
        </w:rPr>
        <w:t>for positi</w:t>
      </w:r>
      <w:r w:rsidR="00C21E86" w:rsidRPr="00BE1756">
        <w:rPr>
          <w:rFonts w:cs="Arial"/>
        </w:rPr>
        <w:t>ve cardio metabolic health in yo</w:t>
      </w:r>
      <w:r w:rsidRPr="00BE1756">
        <w:rPr>
          <w:rFonts w:cs="Arial"/>
        </w:rPr>
        <w:t>uth with first-episode psychosis</w:t>
      </w:r>
      <w:r w:rsidR="0061541D" w:rsidRPr="00BE1756">
        <w:rPr>
          <w:rFonts w:cs="Arial"/>
        </w:rPr>
        <w:t>)</w:t>
      </w:r>
      <w:r w:rsidRPr="00BE1756">
        <w:rPr>
          <w:rFonts w:cs="Arial"/>
        </w:rPr>
        <w:t xml:space="preserve">, demonstrated </w:t>
      </w:r>
      <w:r w:rsidRPr="00BE1756">
        <w:rPr>
          <w:lang w:val="en"/>
        </w:rPr>
        <w:t>more positive results. The SCIMITAR</w:t>
      </w:r>
      <w:r w:rsidR="00C6485C">
        <w:rPr>
          <w:lang w:val="en"/>
        </w:rPr>
        <w:t xml:space="preserve"> pilot</w:t>
      </w:r>
      <w:r w:rsidRPr="00BE1756">
        <w:rPr>
          <w:lang w:val="en"/>
        </w:rPr>
        <w:t xml:space="preserve"> study showed a </w:t>
      </w:r>
      <w:r w:rsidR="00E73C8F">
        <w:rPr>
          <w:lang w:val="en"/>
        </w:rPr>
        <w:t xml:space="preserve">reduction in </w:t>
      </w:r>
      <w:r w:rsidRPr="00BE1756">
        <w:rPr>
          <w:lang w:val="en"/>
        </w:rPr>
        <w:t>smoking rates</w:t>
      </w:r>
      <w:r w:rsidRPr="00BE1756">
        <w:t xml:space="preserve"> and</w:t>
      </w:r>
      <w:r w:rsidR="0061541D" w:rsidRPr="00BE1756">
        <w:t xml:space="preserve"> in</w:t>
      </w:r>
      <w:r w:rsidRPr="00BE1756">
        <w:t xml:space="preserve"> </w:t>
      </w:r>
      <w:r w:rsidR="0061541D" w:rsidRPr="00BE1756">
        <w:rPr>
          <w:rFonts w:cs="Arial Black"/>
          <w:bCs/>
        </w:rPr>
        <w:t>Keeping the Body in Mind</w:t>
      </w:r>
      <w:r w:rsidR="005E3CC1" w:rsidRPr="00BE1756">
        <w:rPr>
          <w:rFonts w:cs="Arial Black"/>
          <w:bCs/>
        </w:rPr>
        <w:t xml:space="preserve"> participants </w:t>
      </w:r>
      <w:r w:rsidRPr="00BE1756">
        <w:rPr>
          <w:rFonts w:cs="Arial Black"/>
          <w:bCs/>
        </w:rPr>
        <w:t>maintained their baseline weight</w:t>
      </w:r>
      <w:r w:rsidR="005A0721" w:rsidRPr="00BE1756">
        <w:rPr>
          <w:rFonts w:cs="Arial Black"/>
          <w:bCs/>
        </w:rPr>
        <w:t xml:space="preserve"> although this was a non-randomised service evaluation</w:t>
      </w:r>
      <w:r w:rsidRPr="00BE1756">
        <w:rPr>
          <w:rFonts w:cs="Arial Black"/>
          <w:bCs/>
        </w:rPr>
        <w:t xml:space="preserve"> </w:t>
      </w:r>
      <w:r w:rsidR="0061541D" w:rsidRPr="00BE1756">
        <w:rPr>
          <w:rFonts w:cs="Arial Black"/>
          <w:bCs/>
        </w:rPr>
        <w:fldChar w:fldCharType="begin"/>
      </w:r>
      <w:r w:rsidR="0014636A">
        <w:rPr>
          <w:rFonts w:cs="Arial Black"/>
          <w:bCs/>
        </w:rPr>
        <w:instrText xml:space="preserve"> ADDIN EN.CITE &lt;EndNote&gt;&lt;Cite&gt;&lt;Author&gt;Peckham E&lt;/Author&gt;&lt;Year&gt;2015&lt;/Year&gt;&lt;RecNum&gt;383&lt;/RecNum&gt;&lt;DisplayText&gt;[13, 30]&lt;/DisplayText&gt;&lt;record&gt;&lt;rec-number&gt;383&lt;/rec-number&gt;&lt;foreign-keys&gt;&lt;key app="EN" db-id="5est0e0eqxs5afe02rnpxdf6tpp29arw9ezp" timestamp="1549909945"&gt;383&lt;/key&gt;&lt;/foreign-keys&gt;&lt;ref-type name="Journal Article"&gt;17&lt;/ref-type&gt;&lt;contributors&gt;&lt;authors&gt;&lt;author&gt;Peckham E, Man MS, Mitchell N, Li J, Becque T, Knowles S, Bradshaw T, Planner C, Parrott S, Michie S, Shepherd C, Gilbody S.&lt;/author&gt;&lt;/authors&gt;&lt;/contributors&gt;&lt;titles&gt;&lt;title&gt;Smoking Cessation Intervention for severe Mental Ill Health Trial (SCIMITAR): a pilot randomised control trial of the clinical effectiveness and cost-effectiveness of a bespoke smoking cessation service.&lt;/title&gt;&lt;secondary-title&gt;Health Technol Assess&lt;/secondary-title&gt;&lt;/titles&gt;&lt;periodical&gt;&lt;full-title&gt;Health Technol Assess&lt;/full-title&gt;&lt;/periodical&gt;&lt;pages&gt;1-148&lt;/pages&gt;&lt;volume&gt;25&lt;/volume&gt;&lt;number&gt;1&lt;/number&gt;&lt;dates&gt;&lt;year&gt;2015&lt;/year&gt;&lt;/dates&gt;&lt;urls&gt;&lt;/urls&gt;&lt;/record&gt;&lt;/Cite&gt;&lt;Cite&gt;&lt;Author&gt;Curtis J&lt;/Author&gt;&lt;Year&gt;2016&lt;/Year&gt;&lt;RecNum&gt;384&lt;/RecNum&gt;&lt;record&gt;&lt;rec-number&gt;384&lt;/rec-number&gt;&lt;foreign-keys&gt;&lt;key app="EN" db-id="5est0e0eqxs5afe02rnpxdf6tpp29arw9ezp" timestamp="1550498737"&gt;384&lt;/key&gt;&lt;/foreign-keys&gt;&lt;ref-type name="Journal Article"&gt;17&lt;/ref-type&gt;&lt;contributors&gt;&lt;authors&gt;&lt;author&gt;Curtis J, Watkins A, Rosunbaum S, Teasdale S, Kalucy M, Samaras K, et al.&lt;/author&gt;&lt;/authors&gt;&lt;/contributors&gt;&lt;titles&gt;&lt;title&gt;Evaluating an individualized lifestlye and lifeskill intervention to prevent antipsychotic-induced weight gain in first episode psychosis&lt;/title&gt;&lt;secondary-title&gt;Early intervention in psychiatry&lt;/secondary-title&gt;&lt;/titles&gt;&lt;periodical&gt;&lt;full-title&gt;Early intervention in psychiatry&lt;/full-title&gt;&lt;abbr-1&gt;Early Interv Psychiatry&lt;/abbr-1&gt;&lt;/periodical&gt;&lt;pages&gt;267-76&lt;/pages&gt;&lt;volume&gt;10&lt;/volume&gt;&lt;dates&gt;&lt;year&gt;2016&lt;/year&gt;&lt;/dates&gt;&lt;urls&gt;&lt;/urls&gt;&lt;/record&gt;&lt;/Cite&gt;&lt;/EndNote&gt;</w:instrText>
      </w:r>
      <w:r w:rsidR="0061541D" w:rsidRPr="00BE1756">
        <w:rPr>
          <w:rFonts w:cs="Arial Black"/>
          <w:bCs/>
        </w:rPr>
        <w:fldChar w:fldCharType="separate"/>
      </w:r>
      <w:r w:rsidR="0014636A">
        <w:rPr>
          <w:rFonts w:cs="Arial Black"/>
          <w:bCs/>
          <w:noProof/>
        </w:rPr>
        <w:t>[13, 30]</w:t>
      </w:r>
      <w:r w:rsidR="0061541D" w:rsidRPr="00BE1756">
        <w:rPr>
          <w:rFonts w:cs="Arial Black"/>
          <w:bCs/>
        </w:rPr>
        <w:fldChar w:fldCharType="end"/>
      </w:r>
      <w:r w:rsidR="005E3CC1" w:rsidRPr="00BE1756">
        <w:rPr>
          <w:rFonts w:cs="Arial Black"/>
          <w:bCs/>
        </w:rPr>
        <w:t>.</w:t>
      </w:r>
    </w:p>
    <w:p w14:paraId="7E40A059" w14:textId="53B09EE4" w:rsidR="000B7417" w:rsidRPr="00B425B1" w:rsidRDefault="00B425B1" w:rsidP="001848DA">
      <w:pPr>
        <w:pStyle w:val="Heading3"/>
        <w:rPr>
          <w:color w:val="auto"/>
          <w:lang w:val="en"/>
        </w:rPr>
      </w:pPr>
      <w:r w:rsidRPr="00B425B1">
        <w:rPr>
          <w:color w:val="auto"/>
          <w:lang w:val="en"/>
        </w:rPr>
        <w:t>Pharmacological treatment for obesity and T2DM</w:t>
      </w:r>
    </w:p>
    <w:p w14:paraId="130E2428" w14:textId="0D3AA823" w:rsidR="00C6485C" w:rsidRDefault="00C6485C" w:rsidP="00C6485C">
      <w:pPr>
        <w:spacing w:line="360" w:lineRule="auto"/>
        <w:rPr>
          <w:i/>
        </w:rPr>
      </w:pPr>
      <w:r w:rsidRPr="00BE1756">
        <w:rPr>
          <w:i/>
        </w:rPr>
        <w:t>John started insulin as an inpatient given his osmotic symptoms and presentation with DKA. GAD antibodies were negative. Once discharged from hospital and over the following weeks</w:t>
      </w:r>
      <w:r w:rsidR="00E73C8F">
        <w:rPr>
          <w:i/>
        </w:rPr>
        <w:t>,</w:t>
      </w:r>
      <w:r w:rsidRPr="00BE1756">
        <w:rPr>
          <w:i/>
        </w:rPr>
        <w:t xml:space="preserve"> his insulin was slowly weaned and discontinued as metformin was up-titrated. He saw a dietitian and his BMI remained stable at 29kg/m</w:t>
      </w:r>
      <w:r w:rsidRPr="00BE1756">
        <w:rPr>
          <w:i/>
          <w:vertAlign w:val="superscript"/>
        </w:rPr>
        <w:t>2</w:t>
      </w:r>
      <w:r w:rsidRPr="00BE1756">
        <w:rPr>
          <w:i/>
        </w:rPr>
        <w:t xml:space="preserve">. </w:t>
      </w:r>
    </w:p>
    <w:p w14:paraId="64C6907A" w14:textId="7E53AFBE" w:rsidR="005E3CC1" w:rsidRPr="00BE1756" w:rsidRDefault="005E3CC1" w:rsidP="002927F4">
      <w:pPr>
        <w:spacing w:line="360" w:lineRule="auto"/>
        <w:rPr>
          <w:lang w:val="en"/>
        </w:rPr>
      </w:pPr>
      <w:r w:rsidRPr="00BE1756">
        <w:rPr>
          <w:lang w:val="en"/>
        </w:rPr>
        <w:t>The LESTER UK adaptation guidelines</w:t>
      </w:r>
      <w:r w:rsidR="001838B2" w:rsidRPr="00BE1756">
        <w:rPr>
          <w:lang w:val="en"/>
        </w:rPr>
        <w:t>;</w:t>
      </w:r>
      <w:r w:rsidRPr="00BE1756">
        <w:rPr>
          <w:lang w:val="en"/>
        </w:rPr>
        <w:t xml:space="preserve"> ‘Don’t just screen; intervene’ </w:t>
      </w:r>
      <w:hyperlink r:id="rId7" w:anchor="cmhresource" w:tooltip="Link to the Royal College of Psychiatrists - The Lester Tool" w:history="1"/>
      <w:r w:rsidR="001838B2" w:rsidRPr="00BE1756">
        <w:rPr>
          <w:lang w:val="en"/>
        </w:rPr>
        <w:t xml:space="preserve">(Image 1) were </w:t>
      </w:r>
      <w:r w:rsidRPr="00BE1756">
        <w:rPr>
          <w:lang w:val="en-US"/>
        </w:rPr>
        <w:t>introduced in 201</w:t>
      </w:r>
      <w:r w:rsidR="00CD432B" w:rsidRPr="00BE1756">
        <w:rPr>
          <w:lang w:val="en-US"/>
        </w:rPr>
        <w:t>2</w:t>
      </w:r>
      <w:r w:rsidRPr="00BE1756">
        <w:rPr>
          <w:lang w:val="en-US"/>
        </w:rPr>
        <w:t xml:space="preserve"> to help frontline </w:t>
      </w:r>
      <w:r w:rsidR="00E73C8F">
        <w:rPr>
          <w:lang w:val="en-US"/>
        </w:rPr>
        <w:t xml:space="preserve">primary care </w:t>
      </w:r>
      <w:r w:rsidRPr="00BE1756">
        <w:rPr>
          <w:lang w:val="en-US"/>
        </w:rPr>
        <w:t>staff make assessments of cardiac and metabolic health with the aim to help cut mortality f</w:t>
      </w:r>
      <w:r w:rsidR="001838B2" w:rsidRPr="00BE1756">
        <w:rPr>
          <w:lang w:val="en-US"/>
        </w:rPr>
        <w:t xml:space="preserve">or people with </w:t>
      </w:r>
      <w:r w:rsidR="00E73C8F">
        <w:rPr>
          <w:lang w:val="en-US"/>
        </w:rPr>
        <w:t xml:space="preserve">severe </w:t>
      </w:r>
      <w:r w:rsidR="001838B2" w:rsidRPr="00BE1756">
        <w:rPr>
          <w:lang w:val="en-US"/>
        </w:rPr>
        <w:t>mental illnesses</w:t>
      </w:r>
      <w:r w:rsidRPr="00BE1756">
        <w:rPr>
          <w:lang w:val="en"/>
        </w:rPr>
        <w:t xml:space="preserve"> </w:t>
      </w:r>
      <w:r w:rsidRPr="00BE1756">
        <w:rPr>
          <w:lang w:val="en"/>
        </w:rPr>
        <w:fldChar w:fldCharType="begin"/>
      </w:r>
      <w:r w:rsidR="0014636A">
        <w:rPr>
          <w:lang w:val="en"/>
        </w:rPr>
        <w:instrText xml:space="preserve"> ADDIN EN.CITE &lt;EndNote&gt;&lt;Cite&gt;&lt;RecNum&gt;382&lt;/RecNum&gt;&lt;DisplayText&gt;[31]&lt;/DisplayText&gt;&lt;record&gt;&lt;rec-number&gt;382&lt;/rec-number&gt;&lt;foreign-keys&gt;&lt;key app="EN" db-id="5est0e0eqxs5afe02rnpxdf6tpp29arw9ezp" timestamp="1549908272"&gt;382&lt;/key&gt;&lt;/foreign-keys&gt;&lt;ref-type name="Journal Article"&gt;17&lt;/ref-type&gt;&lt;contributors&gt;&lt;/contributors&gt;&lt;titles&gt;&lt;title&gt;&lt;style face="underline" font="default" size="100%"&gt;https://www.gov.uk/government/news/dont-just-screen-intervene-improved-guidance-to-improve-the-health-of-people-living-with-a-mental-illness&lt;/style&gt;&lt;/title&gt;&lt;/titles&gt;&lt;dates&gt;&lt;/dates&gt;&lt;isbn&gt;&lt;style face="underline" font="default" size="100%"&gt;https://www.gov.uk/government/news/dont-just-screen-intervene-improved-guidance-to-improve-the-health-of-people-living-with-a-mental-illness&lt;/style&gt;&lt;/isbn&gt;&lt;urls&gt;&lt;related-urls&gt;&lt;url&gt;&lt;style face="underline" font="default" size="100%"&gt;https://www.gov.uk/government/news/dont-just-screen-intervene-improved-guidance-to-improve-the-health-of-people-living-with-a-mental-illness&lt;/style&gt;&lt;/url&gt;&lt;/related-urls&gt;&lt;/urls&gt;&lt;/record&gt;&lt;/Cite&gt;&lt;/EndNote&gt;</w:instrText>
      </w:r>
      <w:r w:rsidRPr="00BE1756">
        <w:rPr>
          <w:lang w:val="en"/>
        </w:rPr>
        <w:fldChar w:fldCharType="separate"/>
      </w:r>
      <w:r w:rsidR="005B2701">
        <w:rPr>
          <w:noProof/>
          <w:lang w:val="en"/>
        </w:rPr>
        <w:t>[31]</w:t>
      </w:r>
      <w:r w:rsidRPr="00BE1756">
        <w:rPr>
          <w:lang w:val="en"/>
        </w:rPr>
        <w:fldChar w:fldCharType="end"/>
      </w:r>
      <w:r w:rsidR="001838B2" w:rsidRPr="00BE1756">
        <w:rPr>
          <w:lang w:val="en"/>
        </w:rPr>
        <w:t xml:space="preserve">. </w:t>
      </w:r>
      <w:r w:rsidR="00B425B1">
        <w:rPr>
          <w:lang w:val="en"/>
        </w:rPr>
        <w:t>Pharmacological m</w:t>
      </w:r>
      <w:r w:rsidRPr="00BE1756">
        <w:rPr>
          <w:lang w:val="en"/>
        </w:rPr>
        <w:t xml:space="preserve">anagement of metabolic factors including </w:t>
      </w:r>
      <w:r w:rsidR="001838B2" w:rsidRPr="00BE1756">
        <w:rPr>
          <w:lang w:val="en"/>
        </w:rPr>
        <w:t>blood pressure a</w:t>
      </w:r>
      <w:r w:rsidRPr="00BE1756">
        <w:rPr>
          <w:lang w:val="en"/>
        </w:rPr>
        <w:t xml:space="preserve">nd lipids </w:t>
      </w:r>
      <w:r w:rsidR="001838B2" w:rsidRPr="00BE1756">
        <w:rPr>
          <w:lang w:val="en"/>
        </w:rPr>
        <w:t xml:space="preserve">are </w:t>
      </w:r>
      <w:r w:rsidRPr="00BE1756">
        <w:rPr>
          <w:lang w:val="en"/>
        </w:rPr>
        <w:t>no different in people on antipsychotic medication.</w:t>
      </w:r>
    </w:p>
    <w:p w14:paraId="0025B125" w14:textId="4EECCBD2" w:rsidR="006D0AD2" w:rsidRPr="00BE1756" w:rsidRDefault="00E73C8F" w:rsidP="002927F4">
      <w:pPr>
        <w:spacing w:line="360" w:lineRule="auto"/>
        <w:rPr>
          <w:lang w:val="en"/>
        </w:rPr>
      </w:pPr>
      <w:r>
        <w:t>Short term studies suggest m</w:t>
      </w:r>
      <w:r w:rsidR="006D0AD2" w:rsidRPr="00BE1756">
        <w:t xml:space="preserve">etformin </w:t>
      </w:r>
      <w:r>
        <w:t xml:space="preserve">may </w:t>
      </w:r>
      <w:r w:rsidR="006D0AD2" w:rsidRPr="00BE1756">
        <w:t xml:space="preserve">attenuate antipsychotic-induced weight gain </w:t>
      </w:r>
      <w:r w:rsidR="006D0AD2" w:rsidRPr="00BE1756">
        <w:fldChar w:fldCharType="begin"/>
      </w:r>
      <w:r w:rsidR="005B2701">
        <w:instrText xml:space="preserve"> ADDIN EN.CITE &lt;EndNote&gt;&lt;Cite&gt;&lt;Author&gt;Hasnain&lt;/Author&gt;&lt;Year&gt;2010&lt;/Year&gt;&lt;RecNum&gt;181&lt;/RecNum&gt;&lt;DisplayText&gt;[32]&lt;/DisplayText&gt;&lt;record&gt;&lt;rec-number&gt;181&lt;/rec-number&gt;&lt;foreign-keys&gt;&lt;key app="EN" db-id="5est0e0eqxs5afe02rnpxdf6tpp29arw9ezp" timestamp="1514997414"&gt;181&lt;/key&gt;&lt;/foreign-keys&gt;&lt;ref-type name="Journal Article"&gt;17&lt;/ref-type&gt;&lt;contributors&gt;&lt;authors&gt;&lt;author&gt;Hasnain, M&lt;/author&gt;&lt;author&gt;Victor, W&lt;/author&gt;&lt;/authors&gt;&lt;/contributors&gt;&lt;titles&gt;&lt;title&gt;Metformin for atypical antipsychotic-induced weight gain and glucose metabolism dysregulation&lt;/title&gt;&lt;secondary-title&gt;CNS drugs&lt;/secondary-title&gt;&lt;/titles&gt;&lt;periodical&gt;&lt;full-title&gt;CNS drugs&lt;/full-title&gt;&lt;/periodical&gt;&lt;volume&gt;24&lt;/volume&gt;&lt;number&gt;3&lt;/number&gt;&lt;dates&gt;&lt;year&gt;2010&lt;/year&gt;&lt;/dates&gt;&lt;urls&gt;&lt;related-urls&gt;&lt;url&gt;&lt;style face="underline" font="default" size="100%"&gt;https://link.springer.com/article/10.2165/11530130-000000000-00000&lt;/style&gt;&lt;/url&gt;&lt;/related-urls&gt;&lt;/urls&gt;&lt;/record&gt;&lt;/Cite&gt;&lt;/EndNote&gt;</w:instrText>
      </w:r>
      <w:r w:rsidR="006D0AD2" w:rsidRPr="00BE1756">
        <w:fldChar w:fldCharType="separate"/>
      </w:r>
      <w:r w:rsidR="005B2701">
        <w:rPr>
          <w:noProof/>
        </w:rPr>
        <w:t>[32]</w:t>
      </w:r>
      <w:r w:rsidR="006D0AD2" w:rsidRPr="00BE1756">
        <w:fldChar w:fldCharType="end"/>
      </w:r>
      <w:r w:rsidR="006D0AD2" w:rsidRPr="00BE1756">
        <w:t xml:space="preserve"> </w:t>
      </w:r>
      <w:r>
        <w:t>while metformin</w:t>
      </w:r>
      <w:r w:rsidRPr="00BE1756">
        <w:t xml:space="preserve"> </w:t>
      </w:r>
      <w:r w:rsidR="006D0AD2" w:rsidRPr="00BE1756">
        <w:t xml:space="preserve">has been shown to reduce the incidence of T2DM in the general population. Systematic reviews of </w:t>
      </w:r>
      <w:r>
        <w:t xml:space="preserve">short term RCTs of </w:t>
      </w:r>
      <w:r w:rsidR="006D0AD2" w:rsidRPr="00BE1756">
        <w:t xml:space="preserve">metformin found metformin reduced </w:t>
      </w:r>
      <w:r>
        <w:t xml:space="preserve">antipsychotic </w:t>
      </w:r>
      <w:r w:rsidR="006D0AD2" w:rsidRPr="00BE1756">
        <w:t>weight</w:t>
      </w:r>
      <w:r>
        <w:t xml:space="preserve"> gain</w:t>
      </w:r>
      <w:r w:rsidR="006D0AD2" w:rsidRPr="00BE1756">
        <w:t xml:space="preserve"> by a mean of -3.17 Kg (95%CI - -1.90 to -4.4) </w:t>
      </w:r>
      <w:r w:rsidR="006D0AD2" w:rsidRPr="00BE1756">
        <w:fldChar w:fldCharType="begin"/>
      </w:r>
      <w:r w:rsidR="005B2701">
        <w:instrText xml:space="preserve"> ADDIN EN.CITE &lt;EndNote&gt;&lt;Cite&gt;&lt;Author&gt;Hasnain&lt;/Author&gt;&lt;Year&gt;2010&lt;/Year&gt;&lt;RecNum&gt;181&lt;/RecNum&gt;&lt;DisplayText&gt;[32]&lt;/DisplayText&gt;&lt;record&gt;&lt;rec-number&gt;181&lt;/rec-number&gt;&lt;foreign-keys&gt;&lt;key app="EN" db-id="5est0e0eqxs5afe02rnpxdf6tpp29arw9ezp" timestamp="1514997414"&gt;181&lt;/key&gt;&lt;/foreign-keys&gt;&lt;ref-type name="Journal Article"&gt;17&lt;/ref-type&gt;&lt;contributors&gt;&lt;authors&gt;&lt;author&gt;Hasnain, M&lt;/author&gt;&lt;author&gt;Victor, W&lt;/author&gt;&lt;/authors&gt;&lt;/contributors&gt;&lt;titles&gt;&lt;title&gt;Metformin for atypical antipsychotic-induced weight gain and glucose metabolism dysregulation&lt;/title&gt;&lt;secondary-title&gt;CNS drugs&lt;/secondary-title&gt;&lt;/titles&gt;&lt;periodical&gt;&lt;full-title&gt;CNS drugs&lt;/full-title&gt;&lt;/periodical&gt;&lt;volume&gt;24&lt;/volume&gt;&lt;number&gt;3&lt;/number&gt;&lt;dates&gt;&lt;year&gt;2010&lt;/year&gt;&lt;/dates&gt;&lt;urls&gt;&lt;related-urls&gt;&lt;url&gt;&lt;style face="underline" font="default" size="100%"&gt;https://link.springer.com/article/10.2165/11530130-000000000-00000&lt;/style&gt;&lt;/url&gt;&lt;/related-urls&gt;&lt;/urls&gt;&lt;/record&gt;&lt;/Cite&gt;&lt;/EndNote&gt;</w:instrText>
      </w:r>
      <w:r w:rsidR="006D0AD2" w:rsidRPr="00BE1756">
        <w:fldChar w:fldCharType="separate"/>
      </w:r>
      <w:r w:rsidR="005B2701">
        <w:rPr>
          <w:noProof/>
        </w:rPr>
        <w:t>[32]</w:t>
      </w:r>
      <w:r w:rsidR="006D0AD2" w:rsidRPr="00BE1756">
        <w:fldChar w:fldCharType="end"/>
      </w:r>
      <w:r w:rsidR="006D0AD2" w:rsidRPr="00BE1756">
        <w:t>. Greater weight loss, however, is likely to be needed to prevent T2DM. A double blind clinical trial of metformin versus placebo in combination with antipsychotics with a primary outcome of glucose measurements (HbA</w:t>
      </w:r>
      <w:r w:rsidR="006D0AD2" w:rsidRPr="00BE1756">
        <w:rPr>
          <w:vertAlign w:val="subscript"/>
        </w:rPr>
        <w:t>1c</w:t>
      </w:r>
      <w:r w:rsidR="006D0AD2" w:rsidRPr="00BE1756">
        <w:t xml:space="preserve"> and OGTT) is currently recruiting</w:t>
      </w:r>
      <w:r w:rsidR="00356D21">
        <w:t xml:space="preserve"> </w:t>
      </w:r>
      <w:r w:rsidR="00356D21">
        <w:fldChar w:fldCharType="begin">
          <w:fldData xml:space="preserve">PEVuZE5vdGU+PENpdGU+PEF1dGhvcj5TaXNraW5kPC9BdXRob3I+PFllYXI+MjAxODwvWWVhcj48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</w:fldData>
        </w:fldChar>
      </w:r>
      <w:r w:rsidR="005B2701">
        <w:instrText xml:space="preserve"> ADDIN EN.CITE </w:instrText>
      </w:r>
      <w:r w:rsidR="005B2701">
        <w:fldChar w:fldCharType="begin">
          <w:fldData xml:space="preserve">PEVuZE5vdGU+PENpdGU+PEF1dGhvcj5TaXNraW5kPC9BdXRob3I+PFllYXI+MjAxODwvWWVhcj48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</w:fldData>
        </w:fldChar>
      </w:r>
      <w:r w:rsidR="005B2701">
        <w:instrText xml:space="preserve"> ADDIN EN.CITE.DATA </w:instrText>
      </w:r>
      <w:r w:rsidR="005B2701">
        <w:fldChar w:fldCharType="end"/>
      </w:r>
      <w:r w:rsidR="00356D21">
        <w:fldChar w:fldCharType="separate"/>
      </w:r>
      <w:r w:rsidR="005B2701">
        <w:rPr>
          <w:noProof/>
        </w:rPr>
        <w:t>[33]</w:t>
      </w:r>
      <w:r w:rsidR="00356D21">
        <w:fldChar w:fldCharType="end"/>
      </w:r>
      <w:r w:rsidR="006D0AD2" w:rsidRPr="00BE1756">
        <w:t xml:space="preserve">. While metformin is generally safe, it is not appropriate for individuals with alcohol dependence syndrome which is common in people with SMI (20.6% lifetime risk) because of the risk of lactic acidosis. A recent meta-analysis of 3 studies on GLP-1 receptor agonists (one with exenatide once weekly and two with liraglutide daily) showed promise that they are both effective and tolerable </w:t>
      </w:r>
      <w:r w:rsidR="006D0AD2" w:rsidRPr="00BE1756">
        <w:fldChar w:fldCharType="begin"/>
      </w:r>
      <w:r w:rsidR="005B2701">
        <w:instrText xml:space="preserve"> ADDIN EN.CITE &lt;EndNote&gt;&lt;Cite&gt;&lt;Author&gt;Siskind D&lt;/Author&gt;&lt;Year&gt;2018&lt;/Year&gt;&lt;RecNum&gt;387&lt;/RecNum&gt;&lt;DisplayText&gt;[34]&lt;/DisplayText&gt;&lt;record&gt;&lt;rec-number&gt;387&lt;/rec-number&gt;&lt;foreign-keys&gt;&lt;key app="EN" db-id="5est0e0eqxs5afe02rnpxdf6tpp29arw9ezp" timestamp="1550503792"&gt;387&lt;/key&gt;&lt;/foreign-keys&gt;&lt;ref-type name="Journal Article"&gt;17&lt;/ref-type&gt;&lt;contributors&gt;&lt;authors&gt;&lt;author&gt;Siskind D, Hahn M, Correll C et al.&lt;/author&gt;&lt;/authors&gt;&lt;/contributors&gt;&lt;titles&gt;&lt;title&gt;Glucagon-like peptide-1 receptor agonists for antipsychotic associated cardio-metabolic risk factors: A systematic review and individual participant data meta-analysis&lt;/title&gt;&lt;secondary-title&gt;Diabetes Obes Metab&lt;/secondary-title&gt;&lt;/titles&gt;&lt;periodical&gt;&lt;full-title&gt;Diabetes Obes Metab&lt;/full-title&gt;&lt;/periodical&gt;&lt;volume&gt;21&lt;/volume&gt;&lt;number&gt;2&lt;/number&gt;&lt;dates&gt;&lt;year&gt;2018&lt;/year&gt;&lt;/dates&gt;&lt;urls&gt;&lt;/urls&gt;&lt;/record&gt;&lt;/Cite&gt;&lt;/EndNote&gt;</w:instrText>
      </w:r>
      <w:r w:rsidR="006D0AD2" w:rsidRPr="00BE1756">
        <w:fldChar w:fldCharType="separate"/>
      </w:r>
      <w:r w:rsidR="005B2701">
        <w:rPr>
          <w:noProof/>
        </w:rPr>
        <w:t>[34]</w:t>
      </w:r>
      <w:r w:rsidR="006D0AD2" w:rsidRPr="00BE1756">
        <w:fldChar w:fldCharType="end"/>
      </w:r>
      <w:r w:rsidR="006D0AD2" w:rsidRPr="00BE1756">
        <w:t xml:space="preserve"> treatments to  facilitate weight loss with the aim of reducing the risk of T2DM.</w:t>
      </w:r>
    </w:p>
    <w:p w14:paraId="5D220802" w14:textId="4FB9F2C9" w:rsidR="005A0721" w:rsidRPr="00BE1756" w:rsidRDefault="006D0AD2" w:rsidP="002927F4">
      <w:pPr>
        <w:spacing w:line="360" w:lineRule="auto"/>
        <w:rPr>
          <w:lang w:val="en"/>
        </w:rPr>
      </w:pPr>
      <w:r w:rsidRPr="00BE1756">
        <w:rPr>
          <w:lang w:val="en"/>
        </w:rPr>
        <w:t xml:space="preserve">If </w:t>
      </w:r>
      <w:r w:rsidR="000C1BE0" w:rsidRPr="00BE1756">
        <w:rPr>
          <w:lang w:val="en"/>
        </w:rPr>
        <w:t>diagnosed</w:t>
      </w:r>
      <w:r w:rsidRPr="00BE1756">
        <w:rPr>
          <w:lang w:val="en"/>
        </w:rPr>
        <w:t xml:space="preserve"> with T2DM</w:t>
      </w:r>
      <w:r w:rsidR="009E2C85" w:rsidRPr="00BE1756">
        <w:rPr>
          <w:lang w:val="en"/>
        </w:rPr>
        <w:t>,</w:t>
      </w:r>
      <w:r w:rsidRPr="00BE1756">
        <w:rPr>
          <w:lang w:val="en"/>
        </w:rPr>
        <w:t xml:space="preserve"> </w:t>
      </w:r>
      <w:r w:rsidR="000C1BE0" w:rsidRPr="00BE1756">
        <w:rPr>
          <w:lang w:val="en"/>
        </w:rPr>
        <w:t xml:space="preserve">the management in </w:t>
      </w:r>
      <w:r w:rsidR="00CD432B" w:rsidRPr="00BE1756">
        <w:rPr>
          <w:lang w:val="en"/>
        </w:rPr>
        <w:t>people</w:t>
      </w:r>
      <w:r w:rsidR="000C1BE0" w:rsidRPr="00BE1756">
        <w:rPr>
          <w:lang w:val="en"/>
        </w:rPr>
        <w:t xml:space="preserve"> with schizophrenia is sim</w:t>
      </w:r>
      <w:r w:rsidRPr="00BE1756">
        <w:rPr>
          <w:lang w:val="en"/>
        </w:rPr>
        <w:t xml:space="preserve">ilar to standard management. </w:t>
      </w:r>
      <w:r w:rsidR="000C1BE0" w:rsidRPr="00BE1756">
        <w:rPr>
          <w:lang w:val="en"/>
        </w:rPr>
        <w:t xml:space="preserve">Diet and lifestyle changes should be encouraged where possible </w:t>
      </w:r>
      <w:r w:rsidR="009E2C85" w:rsidRPr="00BE1756">
        <w:rPr>
          <w:lang w:val="en"/>
        </w:rPr>
        <w:t xml:space="preserve">alongside </w:t>
      </w:r>
      <w:r w:rsidR="000C1BE0" w:rsidRPr="00BE1756">
        <w:rPr>
          <w:lang w:val="en"/>
        </w:rPr>
        <w:t>diabetes medications as necessary.</w:t>
      </w:r>
      <w:r w:rsidR="001838B2" w:rsidRPr="00BE1756">
        <w:rPr>
          <w:lang w:val="en"/>
        </w:rPr>
        <w:t xml:space="preserve"> </w:t>
      </w:r>
      <w:r w:rsidR="00615A39" w:rsidRPr="00BE1756">
        <w:rPr>
          <w:lang w:val="en"/>
        </w:rPr>
        <w:t xml:space="preserve">Metformin </w:t>
      </w:r>
      <w:r w:rsidR="005A0721" w:rsidRPr="00BE1756">
        <w:rPr>
          <w:lang w:val="en"/>
        </w:rPr>
        <w:t xml:space="preserve">should </w:t>
      </w:r>
      <w:r w:rsidR="001838B2" w:rsidRPr="00BE1756">
        <w:rPr>
          <w:lang w:val="en"/>
        </w:rPr>
        <w:t xml:space="preserve">be </w:t>
      </w:r>
      <w:r w:rsidR="00615A39" w:rsidRPr="00BE1756">
        <w:rPr>
          <w:lang w:val="en"/>
        </w:rPr>
        <w:t xml:space="preserve">considered </w:t>
      </w:r>
      <w:r w:rsidR="001838B2" w:rsidRPr="00BE1756">
        <w:rPr>
          <w:lang w:val="en"/>
        </w:rPr>
        <w:t xml:space="preserve">first line </w:t>
      </w:r>
      <w:r w:rsidR="00615A39" w:rsidRPr="00BE1756">
        <w:rPr>
          <w:lang w:val="en"/>
        </w:rPr>
        <w:t xml:space="preserve">and </w:t>
      </w:r>
      <w:r w:rsidR="005A0721" w:rsidRPr="00BE1756">
        <w:rPr>
          <w:lang w:val="en"/>
        </w:rPr>
        <w:t>GLP-1 receptor agonists to be used early</w:t>
      </w:r>
      <w:r w:rsidR="006539C6" w:rsidRPr="00BE1756">
        <w:rPr>
          <w:lang w:val="en"/>
        </w:rPr>
        <w:t xml:space="preserve"> on</w:t>
      </w:r>
      <w:r w:rsidR="005A0721" w:rsidRPr="00BE1756">
        <w:rPr>
          <w:lang w:val="en"/>
        </w:rPr>
        <w:t xml:space="preserve"> as second line. Pharmacological t</w:t>
      </w:r>
      <w:r w:rsidR="00615A39" w:rsidRPr="00BE1756">
        <w:rPr>
          <w:lang w:val="en"/>
        </w:rPr>
        <w:t xml:space="preserve">reatment </w:t>
      </w:r>
      <w:r w:rsidR="001838B2" w:rsidRPr="00BE1756">
        <w:rPr>
          <w:lang w:val="en"/>
        </w:rPr>
        <w:t xml:space="preserve">should be </w:t>
      </w:r>
      <w:r w:rsidR="00615A39" w:rsidRPr="00BE1756">
        <w:rPr>
          <w:lang w:val="en"/>
        </w:rPr>
        <w:t>escalated promptly as required</w:t>
      </w:r>
      <w:r w:rsidR="006539C6" w:rsidRPr="00BE1756">
        <w:rPr>
          <w:lang w:val="en"/>
        </w:rPr>
        <w:t>,</w:t>
      </w:r>
      <w:r w:rsidR="005A0721" w:rsidRPr="00BE1756">
        <w:rPr>
          <w:lang w:val="en"/>
        </w:rPr>
        <w:t xml:space="preserve"> and SGL2T inhibitors may also be beneficial early on due to their weight loss properties</w:t>
      </w:r>
      <w:r w:rsidR="00615A39" w:rsidRPr="00BE1756">
        <w:rPr>
          <w:lang w:val="en"/>
        </w:rPr>
        <w:t>.</w:t>
      </w:r>
      <w:r w:rsidR="001838B2" w:rsidRPr="00BE1756">
        <w:rPr>
          <w:lang w:val="en"/>
        </w:rPr>
        <w:t xml:space="preserve"> </w:t>
      </w:r>
    </w:p>
    <w:p w14:paraId="40B88B35" w14:textId="5D562CE8" w:rsidR="005E3CC1" w:rsidRPr="00BE1756" w:rsidRDefault="006539C6" w:rsidP="002927F4">
      <w:pPr>
        <w:spacing w:line="360" w:lineRule="auto"/>
        <w:rPr>
          <w:i/>
        </w:rPr>
      </w:pPr>
      <w:r w:rsidRPr="00BE1756">
        <w:rPr>
          <w:i/>
        </w:rPr>
        <w:t>John’s</w:t>
      </w:r>
      <w:r w:rsidR="005E3CC1" w:rsidRPr="00BE1756">
        <w:rPr>
          <w:i/>
        </w:rPr>
        <w:t xml:space="preserve"> GP was updated on his new diagnosis of</w:t>
      </w:r>
      <w:r w:rsidR="00E24367" w:rsidRPr="00BE1756">
        <w:rPr>
          <w:i/>
        </w:rPr>
        <w:t xml:space="preserve"> </w:t>
      </w:r>
      <w:r w:rsidRPr="00BE1756">
        <w:rPr>
          <w:i/>
        </w:rPr>
        <w:t>T2DM</w:t>
      </w:r>
      <w:r w:rsidR="005E3CC1" w:rsidRPr="00BE1756">
        <w:rPr>
          <w:i/>
        </w:rPr>
        <w:t xml:space="preserve"> and </w:t>
      </w:r>
      <w:r w:rsidRPr="00BE1756">
        <w:rPr>
          <w:i/>
        </w:rPr>
        <w:t xml:space="preserve">his </w:t>
      </w:r>
      <w:r w:rsidR="005E3CC1" w:rsidRPr="00BE1756">
        <w:rPr>
          <w:i/>
        </w:rPr>
        <w:t>mental health has remained stable</w:t>
      </w:r>
      <w:r w:rsidRPr="00BE1756">
        <w:rPr>
          <w:i/>
        </w:rPr>
        <w:t xml:space="preserve"> since</w:t>
      </w:r>
      <w:r w:rsidR="005E3CC1" w:rsidRPr="00BE1756">
        <w:rPr>
          <w:i/>
        </w:rPr>
        <w:t>.</w:t>
      </w:r>
      <w:r w:rsidRPr="00BE1756">
        <w:rPr>
          <w:i/>
        </w:rPr>
        <w:t xml:space="preserve"> Although unusual to have presented with DKA, it can occur, particularly when more than one antipsychotic is used</w:t>
      </w:r>
      <w:r w:rsidR="00C6485C">
        <w:rPr>
          <w:i/>
        </w:rPr>
        <w:t xml:space="preserve">. </w:t>
      </w:r>
      <w:r w:rsidRPr="00BE1756">
        <w:rPr>
          <w:i/>
        </w:rPr>
        <w:t>This acute presentation did</w:t>
      </w:r>
      <w:r w:rsidR="00E73C8F">
        <w:rPr>
          <w:i/>
        </w:rPr>
        <w:t>,</w:t>
      </w:r>
      <w:r w:rsidRPr="00BE1756">
        <w:rPr>
          <w:i/>
        </w:rPr>
        <w:t xml:space="preserve"> however</w:t>
      </w:r>
      <w:r w:rsidR="00E73C8F">
        <w:rPr>
          <w:i/>
        </w:rPr>
        <w:t>,</w:t>
      </w:r>
      <w:r w:rsidRPr="00BE1756">
        <w:rPr>
          <w:i/>
        </w:rPr>
        <w:t xml:space="preserve"> facilitate the prompt diagnosis of diabetes so that treatment could be commenced appropriately.</w:t>
      </w:r>
    </w:p>
    <w:p w14:paraId="43B046E6" w14:textId="77777777" w:rsidR="00E24367" w:rsidRPr="00BE1756" w:rsidRDefault="00E24367" w:rsidP="002927F4">
      <w:pPr>
        <w:spacing w:line="360" w:lineRule="auto"/>
      </w:pPr>
    </w:p>
    <w:p w14:paraId="12BFA92F" w14:textId="5F5510D6" w:rsidR="00B17938" w:rsidRPr="00BE1756" w:rsidRDefault="00B17938" w:rsidP="001848DA">
      <w:pPr>
        <w:pStyle w:val="Heading2"/>
        <w:rPr>
          <w:color w:val="auto"/>
        </w:rPr>
      </w:pPr>
      <w:r w:rsidRPr="00BE1756">
        <w:rPr>
          <w:color w:val="auto"/>
        </w:rPr>
        <w:t>TAKE HOME MESSAGES</w:t>
      </w:r>
    </w:p>
    <w:p w14:paraId="4D5F1FCA" w14:textId="2DC4BC26" w:rsidR="00B40BEE" w:rsidRPr="00B425B1" w:rsidRDefault="00B40BEE" w:rsidP="00B425B1">
      <w:pPr>
        <w:pStyle w:val="ListParagraph"/>
        <w:numPr>
          <w:ilvl w:val="0"/>
          <w:numId w:val="8"/>
        </w:numPr>
        <w:spacing w:line="360" w:lineRule="auto"/>
        <w:rPr>
          <w:b/>
        </w:rPr>
      </w:pPr>
      <w:r w:rsidRPr="00B425B1">
        <w:rPr>
          <w:b/>
        </w:rPr>
        <w:t>Schizophrenia is associated with significant increased morbidity and mortality.</w:t>
      </w:r>
    </w:p>
    <w:p w14:paraId="2E827AB4" w14:textId="1A9BFF84" w:rsidR="00B40BEE" w:rsidRPr="00B425B1" w:rsidRDefault="002B523E" w:rsidP="00B425B1">
      <w:pPr>
        <w:pStyle w:val="ListParagraph"/>
        <w:numPr>
          <w:ilvl w:val="0"/>
          <w:numId w:val="8"/>
        </w:numPr>
        <w:spacing w:line="360" w:lineRule="auto"/>
        <w:rPr>
          <w:b/>
        </w:rPr>
      </w:pPr>
      <w:r w:rsidRPr="00B425B1">
        <w:rPr>
          <w:b/>
        </w:rPr>
        <w:t>Anti</w:t>
      </w:r>
      <w:r w:rsidR="00B40BEE" w:rsidRPr="00B425B1">
        <w:rPr>
          <w:b/>
        </w:rPr>
        <w:t>psychotic</w:t>
      </w:r>
      <w:r w:rsidR="008659CE" w:rsidRPr="00B425B1">
        <w:rPr>
          <w:b/>
        </w:rPr>
        <w:t xml:space="preserve"> </w:t>
      </w:r>
      <w:r w:rsidR="000B7417" w:rsidRPr="00B425B1">
        <w:rPr>
          <w:b/>
        </w:rPr>
        <w:t>medications are</w:t>
      </w:r>
      <w:r w:rsidR="00B40BEE" w:rsidRPr="00B425B1">
        <w:rPr>
          <w:b/>
        </w:rPr>
        <w:t xml:space="preserve"> important to stabilise a</w:t>
      </w:r>
      <w:r w:rsidR="00CD432B" w:rsidRPr="00B425B1">
        <w:rPr>
          <w:b/>
        </w:rPr>
        <w:t>n individual</w:t>
      </w:r>
      <w:r w:rsidR="00B40BEE" w:rsidRPr="00B425B1">
        <w:rPr>
          <w:b/>
        </w:rPr>
        <w:t>’s mental health</w:t>
      </w:r>
      <w:r w:rsidRPr="00B425B1">
        <w:rPr>
          <w:b/>
        </w:rPr>
        <w:t xml:space="preserve"> which </w:t>
      </w:r>
      <w:r w:rsidR="00B40BEE" w:rsidRPr="00B425B1">
        <w:rPr>
          <w:b/>
        </w:rPr>
        <w:t>put</w:t>
      </w:r>
      <w:r w:rsidRPr="00B425B1">
        <w:rPr>
          <w:b/>
        </w:rPr>
        <w:t>s</w:t>
      </w:r>
      <w:r w:rsidR="00B40BEE" w:rsidRPr="00B425B1">
        <w:rPr>
          <w:b/>
        </w:rPr>
        <w:t xml:space="preserve"> them in a stronger position to address their physical health</w:t>
      </w:r>
      <w:r w:rsidR="008659CE" w:rsidRPr="00B425B1">
        <w:rPr>
          <w:b/>
        </w:rPr>
        <w:t xml:space="preserve"> needs.</w:t>
      </w:r>
    </w:p>
    <w:p w14:paraId="5D73D0C9" w14:textId="1B72AE15" w:rsidR="00B40BEE" w:rsidRPr="00B425B1" w:rsidRDefault="002B523E" w:rsidP="00B425B1">
      <w:pPr>
        <w:pStyle w:val="ListParagraph"/>
        <w:numPr>
          <w:ilvl w:val="0"/>
          <w:numId w:val="8"/>
        </w:numPr>
        <w:spacing w:line="360" w:lineRule="auto"/>
        <w:rPr>
          <w:b/>
        </w:rPr>
      </w:pPr>
      <w:r w:rsidRPr="00B425B1">
        <w:rPr>
          <w:b/>
        </w:rPr>
        <w:t>Type 2 d</w:t>
      </w:r>
      <w:r w:rsidR="00B40BEE" w:rsidRPr="00B425B1">
        <w:rPr>
          <w:b/>
        </w:rPr>
        <w:t>iabetes is common in people with schizophren</w:t>
      </w:r>
      <w:r w:rsidRPr="00B425B1">
        <w:rPr>
          <w:b/>
        </w:rPr>
        <w:t xml:space="preserve">ia </w:t>
      </w:r>
      <w:r w:rsidR="00CD432B" w:rsidRPr="00B425B1">
        <w:rPr>
          <w:b/>
        </w:rPr>
        <w:t>and</w:t>
      </w:r>
      <w:r w:rsidRPr="00B425B1">
        <w:rPr>
          <w:b/>
        </w:rPr>
        <w:t xml:space="preserve"> is likely a result of </w:t>
      </w:r>
      <w:r w:rsidR="00B40BEE" w:rsidRPr="00B425B1">
        <w:rPr>
          <w:b/>
        </w:rPr>
        <w:t>lifest</w:t>
      </w:r>
      <w:r w:rsidR="00CD432B" w:rsidRPr="00B425B1">
        <w:rPr>
          <w:b/>
        </w:rPr>
        <w:t>yle, disease and treatment factors</w:t>
      </w:r>
      <w:r w:rsidR="00B40BEE" w:rsidRPr="00B425B1">
        <w:rPr>
          <w:b/>
        </w:rPr>
        <w:t>. Early and regular screening for diabetes in this population is advised.</w:t>
      </w:r>
    </w:p>
    <w:p w14:paraId="48B4417B" w14:textId="4640D869" w:rsidR="002B523E" w:rsidRPr="00B425B1" w:rsidRDefault="002B523E" w:rsidP="00B425B1">
      <w:pPr>
        <w:pStyle w:val="ListParagraph"/>
        <w:numPr>
          <w:ilvl w:val="0"/>
          <w:numId w:val="8"/>
        </w:numPr>
        <w:spacing w:line="360" w:lineRule="auto"/>
        <w:rPr>
          <w:b/>
        </w:rPr>
      </w:pPr>
      <w:r w:rsidRPr="00B425B1">
        <w:rPr>
          <w:b/>
        </w:rPr>
        <w:t xml:space="preserve">Diabetes can present acutely in people taking antipsychotic medications and the symptoms of diabetes must be explained to people taking these medications. </w:t>
      </w:r>
    </w:p>
    <w:p w14:paraId="73EB1590" w14:textId="6802A657" w:rsidR="00B40BEE" w:rsidRPr="00B425B1" w:rsidRDefault="00B40BEE" w:rsidP="00B425B1">
      <w:pPr>
        <w:pStyle w:val="ListParagraph"/>
        <w:numPr>
          <w:ilvl w:val="0"/>
          <w:numId w:val="8"/>
        </w:numPr>
        <w:spacing w:line="360" w:lineRule="auto"/>
        <w:rPr>
          <w:b/>
        </w:rPr>
      </w:pPr>
      <w:r w:rsidRPr="00B425B1">
        <w:rPr>
          <w:b/>
        </w:rPr>
        <w:t>Diabetes in people with schizophrenia is typically associated with an earlier age of onset</w:t>
      </w:r>
      <w:r w:rsidR="00E43E26" w:rsidRPr="00B425B1">
        <w:rPr>
          <w:b/>
        </w:rPr>
        <w:t xml:space="preserve"> than in the general population</w:t>
      </w:r>
      <w:r w:rsidR="002B523E" w:rsidRPr="00B425B1">
        <w:rPr>
          <w:b/>
        </w:rPr>
        <w:t xml:space="preserve"> and more diabetes related complications.</w:t>
      </w:r>
    </w:p>
    <w:p w14:paraId="2EF1EFE9" w14:textId="6D1B3118" w:rsidR="00B40BEE" w:rsidRPr="00B425B1" w:rsidRDefault="00B40BEE" w:rsidP="00B425B1">
      <w:pPr>
        <w:pStyle w:val="ListParagraph"/>
        <w:numPr>
          <w:ilvl w:val="0"/>
          <w:numId w:val="8"/>
        </w:numPr>
        <w:spacing w:line="360" w:lineRule="auto"/>
        <w:rPr>
          <w:b/>
        </w:rPr>
      </w:pPr>
      <w:r w:rsidRPr="00B425B1">
        <w:rPr>
          <w:b/>
        </w:rPr>
        <w:t xml:space="preserve">Treatment of T2DM in people with schizophrenia is </w:t>
      </w:r>
      <w:r w:rsidR="008413C6" w:rsidRPr="00B425B1">
        <w:rPr>
          <w:b/>
        </w:rPr>
        <w:t xml:space="preserve">generally </w:t>
      </w:r>
      <w:r w:rsidRPr="00B425B1">
        <w:rPr>
          <w:b/>
        </w:rPr>
        <w:t>the same as for those without schizophrenia. Lifest</w:t>
      </w:r>
      <w:r w:rsidR="00C6485C" w:rsidRPr="00B425B1">
        <w:rPr>
          <w:b/>
        </w:rPr>
        <w:t xml:space="preserve">yle factors should be addressed and </w:t>
      </w:r>
      <w:r w:rsidRPr="00B425B1">
        <w:rPr>
          <w:b/>
        </w:rPr>
        <w:t xml:space="preserve">metformin </w:t>
      </w:r>
      <w:r w:rsidR="00C6485C" w:rsidRPr="00B425B1">
        <w:rPr>
          <w:b/>
        </w:rPr>
        <w:t xml:space="preserve">used first line. A preference for </w:t>
      </w:r>
      <w:r w:rsidRPr="00B425B1">
        <w:rPr>
          <w:b/>
        </w:rPr>
        <w:t>GLP-1 receptor agonists</w:t>
      </w:r>
      <w:r w:rsidR="00C6485C" w:rsidRPr="00B425B1">
        <w:rPr>
          <w:b/>
        </w:rPr>
        <w:t xml:space="preserve"> second line</w:t>
      </w:r>
      <w:r w:rsidRPr="00B425B1">
        <w:rPr>
          <w:b/>
        </w:rPr>
        <w:t xml:space="preserve"> </w:t>
      </w:r>
      <w:r w:rsidR="002B523E" w:rsidRPr="00B425B1">
        <w:rPr>
          <w:b/>
        </w:rPr>
        <w:t xml:space="preserve">may be appropriate. </w:t>
      </w:r>
      <w:r w:rsidRPr="00B425B1">
        <w:rPr>
          <w:b/>
        </w:rPr>
        <w:t xml:space="preserve"> </w:t>
      </w:r>
    </w:p>
    <w:p w14:paraId="5DCA2785" w14:textId="575C3E11" w:rsidR="00B17938" w:rsidRDefault="00E73C8F" w:rsidP="00B17938">
      <w:pPr>
        <w:rPr>
          <w:b/>
        </w:rPr>
      </w:pPr>
      <w:r>
        <w:rPr>
          <w:b/>
        </w:rPr>
        <w:t>References</w:t>
      </w:r>
    </w:p>
    <w:p w14:paraId="7127A12A" w14:textId="77777777" w:rsidR="0014636A" w:rsidRPr="0014636A" w:rsidRDefault="00B17938" w:rsidP="0014636A">
      <w:pPr>
        <w:pStyle w:val="EndNoteBibliography"/>
        <w:spacing w:after="0"/>
        <w:ind w:hanging="720"/>
      </w:pPr>
      <w:r>
        <w:rPr>
          <w:b/>
        </w:rPr>
        <w:fldChar w:fldCharType="begin"/>
      </w:r>
      <w:r>
        <w:rPr>
          <w:b/>
        </w:rPr>
        <w:instrText xml:space="preserve"> ADDIN EN.REFLIST </w:instrText>
      </w:r>
      <w:r>
        <w:rPr>
          <w:b/>
        </w:rPr>
        <w:fldChar w:fldCharType="separate"/>
      </w:r>
      <w:r w:rsidR="0014636A" w:rsidRPr="0014636A">
        <w:t>1.</w:t>
      </w:r>
      <w:r w:rsidR="0014636A" w:rsidRPr="0014636A">
        <w:tab/>
        <w:t xml:space="preserve">Brown S, K.M., Mitchell C, Inskip H, </w:t>
      </w:r>
      <w:r w:rsidR="0014636A" w:rsidRPr="0014636A">
        <w:rPr>
          <w:i/>
        </w:rPr>
        <w:t>Twenty-five year mortality of a community cohort with schizophrenia.</w:t>
      </w:r>
      <w:r w:rsidR="0014636A" w:rsidRPr="0014636A">
        <w:t xml:space="preserve"> Br J Psychiatry, 2010. </w:t>
      </w:r>
      <w:r w:rsidR="0014636A" w:rsidRPr="0014636A">
        <w:rPr>
          <w:b/>
        </w:rPr>
        <w:t>196</w:t>
      </w:r>
      <w:r w:rsidR="0014636A" w:rsidRPr="0014636A">
        <w:t>((2):): p. 116–21.</w:t>
      </w:r>
    </w:p>
    <w:p w14:paraId="7FC125A8" w14:textId="77777777" w:rsidR="0014636A" w:rsidRPr="0014636A" w:rsidRDefault="0014636A" w:rsidP="0014636A">
      <w:pPr>
        <w:pStyle w:val="EndNoteBibliography"/>
        <w:spacing w:after="0"/>
        <w:ind w:hanging="720"/>
      </w:pPr>
      <w:r w:rsidRPr="0014636A">
        <w:t>2.</w:t>
      </w:r>
      <w:r w:rsidRPr="0014636A">
        <w:tab/>
        <w:t xml:space="preserve">Liao, C., Chang CS, Wei, WC, Chang SN, Liao CC, Lane HY, et al, </w:t>
      </w:r>
      <w:r w:rsidRPr="0014636A">
        <w:rPr>
          <w:i/>
        </w:rPr>
        <w:t>Schizophrenia patients at higher risk of diabetes, hypertension and hyperlipidaemia: a population based study.</w:t>
      </w:r>
      <w:r w:rsidRPr="0014636A">
        <w:t xml:space="preserve"> Schizophr Res, 2011. </w:t>
      </w:r>
      <w:r w:rsidRPr="0014636A">
        <w:rPr>
          <w:b/>
        </w:rPr>
        <w:t>126</w:t>
      </w:r>
      <w:r w:rsidRPr="0014636A">
        <w:t>: p. 110-116.</w:t>
      </w:r>
    </w:p>
    <w:p w14:paraId="5A320F80" w14:textId="77777777" w:rsidR="0014636A" w:rsidRPr="0014636A" w:rsidRDefault="0014636A" w:rsidP="0014636A">
      <w:pPr>
        <w:pStyle w:val="EndNoteBibliography"/>
        <w:spacing w:after="0"/>
        <w:ind w:hanging="720"/>
      </w:pPr>
      <w:r w:rsidRPr="0014636A">
        <w:t>3.</w:t>
      </w:r>
      <w:r w:rsidRPr="0014636A">
        <w:tab/>
        <w:t xml:space="preserve">De Hert, M., </w:t>
      </w:r>
      <w:r w:rsidRPr="0014636A">
        <w:rPr>
          <w:i/>
        </w:rPr>
        <w:t>Cardiovascular disease and diabetes in people with severe mental illness position statement form the European Pyschiatry Association (EPA), supported by the European Association for the study of Diabetes (EASD) amd the European Society of Cardiology (ESC).</w:t>
      </w:r>
      <w:r w:rsidRPr="0014636A">
        <w:t xml:space="preserve"> European Psychiatry, 2009. </w:t>
      </w:r>
      <w:r w:rsidRPr="0014636A">
        <w:rPr>
          <w:b/>
        </w:rPr>
        <w:t>24</w:t>
      </w:r>
      <w:r w:rsidRPr="0014636A">
        <w:t>: p. 412-424.</w:t>
      </w:r>
    </w:p>
    <w:p w14:paraId="2C299A72" w14:textId="77777777" w:rsidR="0014636A" w:rsidRPr="0014636A" w:rsidRDefault="0014636A" w:rsidP="0014636A">
      <w:pPr>
        <w:pStyle w:val="EndNoteBibliography"/>
        <w:spacing w:after="0"/>
        <w:ind w:hanging="720"/>
      </w:pPr>
      <w:r w:rsidRPr="0014636A">
        <w:t>4.</w:t>
      </w:r>
      <w:r w:rsidRPr="0014636A">
        <w:tab/>
        <w:t xml:space="preserve">David B. Allison, K.R.F., Moonseong Heo, Janet L. Mentore, Joseph C. Cappelleri, Linda P. Chandler, Peter J. Weiden, Lawrence J Cheskin, </w:t>
      </w:r>
      <w:r w:rsidRPr="0014636A">
        <w:rPr>
          <w:i/>
        </w:rPr>
        <w:t>The distribution of body mass index among individuals with and without schizophrenia.</w:t>
      </w:r>
      <w:r w:rsidRPr="0014636A">
        <w:t xml:space="preserve"> Journal of Clinical Psychiatry, 1999. </w:t>
      </w:r>
      <w:r w:rsidRPr="0014636A">
        <w:rPr>
          <w:b/>
        </w:rPr>
        <w:t>60</w:t>
      </w:r>
      <w:r w:rsidRPr="0014636A">
        <w:t>(4): p. 215-220.</w:t>
      </w:r>
    </w:p>
    <w:p w14:paraId="0E90D91D" w14:textId="77777777" w:rsidR="0014636A" w:rsidRPr="0014636A" w:rsidRDefault="0014636A" w:rsidP="0014636A">
      <w:pPr>
        <w:pStyle w:val="EndNoteBibliography"/>
        <w:spacing w:after="0"/>
        <w:ind w:hanging="720"/>
      </w:pPr>
      <w:r w:rsidRPr="0014636A">
        <w:t>5.</w:t>
      </w:r>
      <w:r w:rsidRPr="0014636A">
        <w:tab/>
        <w:t xml:space="preserve">D. Schoepf, R.P., H. Uppal, A. Natalwala, P. Narendran, R. Heun, </w:t>
      </w:r>
      <w:r w:rsidRPr="0014636A">
        <w:rPr>
          <w:i/>
        </w:rPr>
        <w:t>Type-2 diabetes mellitus in schizophrenia: Increased prevalence and major risk factor of excess mortality in a naturalistic 7-year follow-up.</w:t>
      </w:r>
      <w:r w:rsidRPr="0014636A">
        <w:t xml:space="preserve"> European Psychiatry, 2012. </w:t>
      </w:r>
      <w:r w:rsidRPr="0014636A">
        <w:rPr>
          <w:b/>
        </w:rPr>
        <w:t>27</w:t>
      </w:r>
      <w:r w:rsidRPr="0014636A">
        <w:t>(1): p. 33-42.</w:t>
      </w:r>
    </w:p>
    <w:p w14:paraId="15BF5A36" w14:textId="77777777" w:rsidR="0014636A" w:rsidRPr="0014636A" w:rsidRDefault="0014636A" w:rsidP="0014636A">
      <w:pPr>
        <w:pStyle w:val="EndNoteBibliography"/>
        <w:spacing w:after="0"/>
        <w:ind w:hanging="720"/>
      </w:pPr>
      <w:r w:rsidRPr="0014636A">
        <w:t>6.</w:t>
      </w:r>
      <w:r w:rsidRPr="0014636A">
        <w:tab/>
        <w:t xml:space="preserve">Holt, R.I.G. and A. Mitchell, </w:t>
      </w:r>
      <w:r w:rsidRPr="0014636A">
        <w:rPr>
          <w:i/>
        </w:rPr>
        <w:t>Diabetes Mellitus and severe mental illness: mechanisms and clinical implications.</w:t>
      </w:r>
      <w:r w:rsidRPr="0014636A">
        <w:t xml:space="preserve"> Nature reviews Endocrinology, 2015. </w:t>
      </w:r>
      <w:r w:rsidRPr="0014636A">
        <w:rPr>
          <w:b/>
        </w:rPr>
        <w:t>11</w:t>
      </w:r>
      <w:r w:rsidRPr="0014636A">
        <w:t>: p. 79-89.</w:t>
      </w:r>
    </w:p>
    <w:p w14:paraId="0A274896" w14:textId="77777777" w:rsidR="0014636A" w:rsidRPr="0014636A" w:rsidRDefault="0014636A" w:rsidP="0014636A">
      <w:pPr>
        <w:pStyle w:val="EndNoteBibliography"/>
        <w:spacing w:after="0"/>
        <w:ind w:hanging="720"/>
      </w:pPr>
      <w:r w:rsidRPr="0014636A">
        <w:t>7.</w:t>
      </w:r>
      <w:r w:rsidRPr="0014636A">
        <w:tab/>
        <w:t xml:space="preserve">R.I.G, H., </w:t>
      </w:r>
      <w:r w:rsidRPr="0014636A">
        <w:rPr>
          <w:i/>
        </w:rPr>
        <w:t>Undoing Descartes: integrating diabetes cares for those with mental illness.</w:t>
      </w:r>
      <w:r w:rsidRPr="0014636A">
        <w:t xml:space="preserve"> Practical Diabetes, 2011. </w:t>
      </w:r>
      <w:r w:rsidRPr="0014636A">
        <w:rPr>
          <w:b/>
        </w:rPr>
        <w:t>28</w:t>
      </w:r>
      <w:r w:rsidRPr="0014636A">
        <w:t>(6).</w:t>
      </w:r>
    </w:p>
    <w:p w14:paraId="2F398E6E" w14:textId="77777777" w:rsidR="0014636A" w:rsidRPr="0014636A" w:rsidRDefault="0014636A" w:rsidP="0014636A">
      <w:pPr>
        <w:pStyle w:val="EndNoteBibliography"/>
        <w:spacing w:after="0"/>
        <w:ind w:hanging="720"/>
      </w:pPr>
      <w:r w:rsidRPr="0014636A">
        <w:t>8.</w:t>
      </w:r>
      <w:r w:rsidRPr="0014636A">
        <w:tab/>
        <w:t xml:space="preserve">Suvisaari, J., et al., </w:t>
      </w:r>
      <w:r w:rsidRPr="0014636A">
        <w:rPr>
          <w:i/>
        </w:rPr>
        <w:t>Diabetes and Schizophrenia.</w:t>
      </w:r>
      <w:r w:rsidRPr="0014636A">
        <w:t xml:space="preserve"> Current Diabetes Reports, 2016. </w:t>
      </w:r>
      <w:r w:rsidRPr="0014636A">
        <w:rPr>
          <w:b/>
        </w:rPr>
        <w:t>16</w:t>
      </w:r>
      <w:r w:rsidRPr="0014636A">
        <w:t>(2): p. 16.</w:t>
      </w:r>
    </w:p>
    <w:p w14:paraId="59DD6DEC" w14:textId="77777777" w:rsidR="0014636A" w:rsidRPr="0014636A" w:rsidRDefault="0014636A" w:rsidP="0014636A">
      <w:pPr>
        <w:pStyle w:val="EndNoteBibliography"/>
        <w:spacing w:after="0"/>
        <w:ind w:hanging="720"/>
      </w:pPr>
      <w:r w:rsidRPr="0014636A">
        <w:t>9.</w:t>
      </w:r>
      <w:r w:rsidRPr="0014636A">
        <w:tab/>
        <w:t xml:space="preserve">McCreadie R, M.E., Blacklock C, Tilak-Singh D, Wiles D, Halliday J, </w:t>
      </w:r>
      <w:r w:rsidRPr="0014636A">
        <w:rPr>
          <w:i/>
        </w:rPr>
        <w:t>Dietary intake of schizophrenic patients in Nithsdale, Scotland: case-control study.</w:t>
      </w:r>
      <w:r w:rsidRPr="0014636A">
        <w:t xml:space="preserve"> BMJ, 1998. </w:t>
      </w:r>
      <w:r w:rsidRPr="0014636A">
        <w:rPr>
          <w:b/>
        </w:rPr>
        <w:t>Sep 19;317</w:t>
      </w:r>
      <w:r w:rsidRPr="0014636A">
        <w:t>( (7161)): p. 784–5.</w:t>
      </w:r>
    </w:p>
    <w:p w14:paraId="194C76B7" w14:textId="77777777" w:rsidR="0014636A" w:rsidRPr="0014636A" w:rsidRDefault="0014636A" w:rsidP="0014636A">
      <w:pPr>
        <w:pStyle w:val="EndNoteBibliography"/>
        <w:spacing w:after="0"/>
        <w:ind w:hanging="720"/>
      </w:pPr>
      <w:r w:rsidRPr="0014636A">
        <w:t>10.</w:t>
      </w:r>
      <w:r w:rsidRPr="0014636A">
        <w:tab/>
        <w:t xml:space="preserve">Elman, I., D. Borsook, and S. Lukas, </w:t>
      </w:r>
      <w:r w:rsidRPr="0014636A">
        <w:rPr>
          <w:i/>
        </w:rPr>
        <w:t>Food intake and reward mechanisms in patients with schizophrenia: implications for metabolic disturbances and treatment with second-generation antipsychotic agents.</w:t>
      </w:r>
      <w:r w:rsidRPr="0014636A">
        <w:t xml:space="preserve"> Neuropsychopharmacology, 2006. </w:t>
      </w:r>
      <w:r w:rsidRPr="0014636A">
        <w:rPr>
          <w:b/>
        </w:rPr>
        <w:t>31</w:t>
      </w:r>
      <w:r w:rsidRPr="0014636A">
        <w:t>(10): p. 2091–120.</w:t>
      </w:r>
    </w:p>
    <w:p w14:paraId="4ACCCBEA" w14:textId="77777777" w:rsidR="0014636A" w:rsidRPr="0014636A" w:rsidRDefault="0014636A" w:rsidP="0014636A">
      <w:pPr>
        <w:pStyle w:val="EndNoteBibliography"/>
        <w:spacing w:after="0"/>
        <w:ind w:hanging="720"/>
      </w:pPr>
      <w:r w:rsidRPr="0014636A">
        <w:t>11.</w:t>
      </w:r>
      <w:r w:rsidRPr="0014636A">
        <w:tab/>
        <w:t xml:space="preserve">Katharina Wulff, D.-J.D., Benita Middleton, Russell G. Foster, Eileen M. Joyce, </w:t>
      </w:r>
      <w:r w:rsidRPr="0014636A">
        <w:rPr>
          <w:i/>
        </w:rPr>
        <w:t>Sleep and circadian rhythm disruption in schizophrenia.</w:t>
      </w:r>
      <w:r w:rsidRPr="0014636A">
        <w:t xml:space="preserve"> Br J Psychiatry, 2012. </w:t>
      </w:r>
      <w:r w:rsidRPr="0014636A">
        <w:rPr>
          <w:b/>
        </w:rPr>
        <w:t>200</w:t>
      </w:r>
      <w:r w:rsidRPr="0014636A">
        <w:t>: p. 308-316.</w:t>
      </w:r>
    </w:p>
    <w:p w14:paraId="37F8DE77" w14:textId="77777777" w:rsidR="0014636A" w:rsidRPr="0014636A" w:rsidRDefault="0014636A" w:rsidP="0014636A">
      <w:pPr>
        <w:pStyle w:val="EndNoteBibliography"/>
        <w:spacing w:after="0"/>
        <w:ind w:hanging="720"/>
      </w:pPr>
      <w:r w:rsidRPr="0014636A">
        <w:t>12.</w:t>
      </w:r>
      <w:r w:rsidRPr="0014636A">
        <w:tab/>
        <w:t xml:space="preserve">D. Vancampfort, J.K., M. Probst, T. Scheewe, S. Remans , M. De Hert, </w:t>
      </w:r>
      <w:r w:rsidRPr="0014636A">
        <w:rPr>
          <w:i/>
        </w:rPr>
        <w:t>A systematic review of correlates of physical activity in patients with schizophrenia.</w:t>
      </w:r>
      <w:r w:rsidRPr="0014636A">
        <w:t xml:space="preserve"> Acta Psychiatr Scand, 2012. </w:t>
      </w:r>
      <w:r w:rsidRPr="0014636A">
        <w:rPr>
          <w:b/>
        </w:rPr>
        <w:t>125</w:t>
      </w:r>
      <w:r w:rsidRPr="0014636A">
        <w:t>: p. 352-362.</w:t>
      </w:r>
    </w:p>
    <w:p w14:paraId="4412A0AD" w14:textId="77777777" w:rsidR="0014636A" w:rsidRPr="0014636A" w:rsidRDefault="0014636A" w:rsidP="0014636A">
      <w:pPr>
        <w:pStyle w:val="EndNoteBibliography"/>
        <w:spacing w:after="0"/>
        <w:ind w:hanging="720"/>
      </w:pPr>
      <w:r w:rsidRPr="0014636A">
        <w:t>13.</w:t>
      </w:r>
      <w:r w:rsidRPr="0014636A">
        <w:tab/>
        <w:t xml:space="preserve">Peckham E, M.M., Mitchell N, Li J, Becque T, Knowles S, Bradshaw T, Planner C, Parrott S, Michie S, Shepherd C, Gilbody S., </w:t>
      </w:r>
      <w:r w:rsidRPr="0014636A">
        <w:rPr>
          <w:i/>
        </w:rPr>
        <w:t>Smoking Cessation Intervention for severe Mental Ill Health Trial (SCIMITAR): a pilot randomised control trial of the clinical effectiveness and cost-effectiveness of a bespoke smoking cessation service.</w:t>
      </w:r>
      <w:r w:rsidRPr="0014636A">
        <w:t xml:space="preserve"> Health Technol Assess, 2015. </w:t>
      </w:r>
      <w:r w:rsidRPr="0014636A">
        <w:rPr>
          <w:b/>
        </w:rPr>
        <w:t>25</w:t>
      </w:r>
      <w:r w:rsidRPr="0014636A">
        <w:t>(1): p. 1-148.</w:t>
      </w:r>
    </w:p>
    <w:p w14:paraId="4B4CCC06" w14:textId="77777777" w:rsidR="0014636A" w:rsidRPr="0014636A" w:rsidRDefault="0014636A" w:rsidP="0014636A">
      <w:pPr>
        <w:pStyle w:val="EndNoteBibliography"/>
        <w:spacing w:after="0"/>
        <w:ind w:hanging="720"/>
      </w:pPr>
      <w:r w:rsidRPr="0014636A">
        <w:t>14.</w:t>
      </w:r>
      <w:r w:rsidRPr="0014636A">
        <w:tab/>
        <w:t xml:space="preserve">Lieberman, M., </w:t>
      </w:r>
      <w:r w:rsidRPr="0014636A">
        <w:rPr>
          <w:i/>
        </w:rPr>
        <w:t>Effectiveness of Antipsychotic Drugs in Patients with Chronic Schizophrenia.</w:t>
      </w:r>
      <w:r w:rsidRPr="0014636A">
        <w:t xml:space="preserve"> N Engl J Med, 2005. </w:t>
      </w:r>
      <w:r w:rsidRPr="0014636A">
        <w:rPr>
          <w:b/>
        </w:rPr>
        <w:t>353</w:t>
      </w:r>
      <w:r w:rsidRPr="0014636A">
        <w:t>: p. 1209-23.</w:t>
      </w:r>
    </w:p>
    <w:p w14:paraId="095AB0F7" w14:textId="77777777" w:rsidR="0014636A" w:rsidRPr="0014636A" w:rsidRDefault="0014636A" w:rsidP="0014636A">
      <w:pPr>
        <w:pStyle w:val="EndNoteBibliography"/>
        <w:spacing w:after="0"/>
        <w:ind w:hanging="720"/>
      </w:pPr>
      <w:r w:rsidRPr="0014636A">
        <w:t>15.</w:t>
      </w:r>
      <w:r w:rsidRPr="0014636A">
        <w:tab/>
        <w:t xml:space="preserve">Mitchell, A.J., </w:t>
      </w:r>
      <w:r w:rsidRPr="0014636A">
        <w:rPr>
          <w:i/>
        </w:rPr>
        <w:t>Is the prevelance of metabolic syndrome and metabolic abnormalities increased in early schizophrenia? A comparative meta-anylsis of first epsiode, untreated and treated patients.</w:t>
      </w:r>
      <w:r w:rsidRPr="0014636A">
        <w:t xml:space="preserve"> Sxhizophrenia. Bull., 2013. </w:t>
      </w:r>
      <w:r w:rsidRPr="0014636A">
        <w:rPr>
          <w:b/>
        </w:rPr>
        <w:t>39</w:t>
      </w:r>
      <w:r w:rsidRPr="0014636A">
        <w:t>: p. 295-305.</w:t>
      </w:r>
    </w:p>
    <w:p w14:paraId="15FDCD57" w14:textId="77777777" w:rsidR="0014636A" w:rsidRPr="0014636A" w:rsidRDefault="0014636A" w:rsidP="0014636A">
      <w:pPr>
        <w:pStyle w:val="EndNoteBibliography"/>
        <w:spacing w:after="0"/>
        <w:ind w:hanging="720"/>
      </w:pPr>
      <w:r w:rsidRPr="0014636A">
        <w:t>16.</w:t>
      </w:r>
      <w:r w:rsidRPr="0014636A">
        <w:tab/>
        <w:t xml:space="preserve">Tilhonen, J., </w:t>
      </w:r>
      <w:r w:rsidRPr="0014636A">
        <w:rPr>
          <w:i/>
        </w:rPr>
        <w:t>Real‐world effectiveness of antipsychotics.</w:t>
      </w:r>
      <w:r w:rsidRPr="0014636A">
        <w:t xml:space="preserve"> Acta Psychiatr Scand, 2016. </w:t>
      </w:r>
      <w:r w:rsidRPr="0014636A">
        <w:rPr>
          <w:b/>
        </w:rPr>
        <w:t>134</w:t>
      </w:r>
      <w:r w:rsidRPr="0014636A">
        <w:t>(5): p. 371-373.</w:t>
      </w:r>
    </w:p>
    <w:p w14:paraId="5DCE8D06" w14:textId="77777777" w:rsidR="0014636A" w:rsidRPr="0014636A" w:rsidRDefault="0014636A" w:rsidP="0014636A">
      <w:pPr>
        <w:pStyle w:val="EndNoteBibliography"/>
        <w:spacing w:after="0"/>
        <w:ind w:hanging="720"/>
      </w:pPr>
      <w:r w:rsidRPr="0014636A">
        <w:t>17.</w:t>
      </w:r>
      <w:r w:rsidRPr="0014636A">
        <w:tab/>
        <w:t xml:space="preserve">Hirsch, L., et al., </w:t>
      </w:r>
      <w:r w:rsidRPr="0014636A">
        <w:rPr>
          <w:i/>
        </w:rPr>
        <w:t>Second-Generation Antipsychotics and Metabolic Side Effects: A Systematic Review of Population-Based Studies.</w:t>
      </w:r>
      <w:r w:rsidRPr="0014636A">
        <w:t xml:space="preserve"> Drug Saf, 2017.</w:t>
      </w:r>
    </w:p>
    <w:p w14:paraId="7D43C074" w14:textId="77777777" w:rsidR="0014636A" w:rsidRPr="0014636A" w:rsidRDefault="0014636A" w:rsidP="0014636A">
      <w:pPr>
        <w:pStyle w:val="EndNoteBibliography"/>
        <w:spacing w:after="0"/>
        <w:ind w:hanging="720"/>
      </w:pPr>
      <w:r w:rsidRPr="0014636A">
        <w:t>18.</w:t>
      </w:r>
      <w:r w:rsidRPr="0014636A">
        <w:tab/>
        <w:t xml:space="preserve">Rummel-Kluge, C., et al., </w:t>
      </w:r>
      <w:r w:rsidRPr="0014636A">
        <w:rPr>
          <w:i/>
        </w:rPr>
        <w:t>Head-to-head comparisons of metabolic side effects of second generation antipsychotics in the treatment of schizophrenia: a systematic review and meta-analysis.</w:t>
      </w:r>
      <w:r w:rsidRPr="0014636A">
        <w:t xml:space="preserve"> Schizophr Res, 2010. </w:t>
      </w:r>
      <w:r w:rsidRPr="0014636A">
        <w:rPr>
          <w:b/>
        </w:rPr>
        <w:t>123</w:t>
      </w:r>
      <w:r w:rsidRPr="0014636A">
        <w:t>(2-3): p. 225-33.</w:t>
      </w:r>
    </w:p>
    <w:p w14:paraId="6E675334" w14:textId="77777777" w:rsidR="0014636A" w:rsidRPr="0014636A" w:rsidRDefault="0014636A" w:rsidP="0014636A">
      <w:pPr>
        <w:pStyle w:val="EndNoteBibliography"/>
        <w:spacing w:after="0"/>
        <w:ind w:hanging="720"/>
      </w:pPr>
      <w:r w:rsidRPr="0014636A">
        <w:t>19.</w:t>
      </w:r>
      <w:r w:rsidRPr="0014636A">
        <w:tab/>
        <w:t xml:space="preserve">Davy, V., Wampers, Mitchell, Correll, De Herdt et al </w:t>
      </w:r>
      <w:r w:rsidRPr="0014636A">
        <w:rPr>
          <w:i/>
        </w:rPr>
        <w:t>A meta-analysis of cardio-metabolic abnormalities in drug naïve, first-episode and multi-episode patients with schizophrenia versus general population controls</w:t>
      </w:r>
      <w:r w:rsidRPr="0014636A">
        <w:t>. 2012: World Psychiatry. p. 240–250.</w:t>
      </w:r>
    </w:p>
    <w:p w14:paraId="2E1388B7" w14:textId="77777777" w:rsidR="0014636A" w:rsidRPr="0014636A" w:rsidRDefault="0014636A" w:rsidP="0014636A">
      <w:pPr>
        <w:pStyle w:val="EndNoteBibliography"/>
        <w:spacing w:after="0"/>
        <w:ind w:hanging="720"/>
      </w:pPr>
      <w:r w:rsidRPr="0014636A">
        <w:t>20.</w:t>
      </w:r>
      <w:r w:rsidRPr="0014636A">
        <w:tab/>
        <w:t xml:space="preserve">Galling, B., et al., </w:t>
      </w:r>
      <w:r w:rsidRPr="0014636A">
        <w:rPr>
          <w:i/>
        </w:rPr>
        <w:t>Type 2 Diabetes Mellitus in Youth Exposed to Antipsychotics: A Systematic Review and Meta-analysis.</w:t>
      </w:r>
      <w:r w:rsidRPr="0014636A">
        <w:t xml:space="preserve"> JAMA Psychiatry, 2016. </w:t>
      </w:r>
      <w:r w:rsidRPr="0014636A">
        <w:rPr>
          <w:b/>
        </w:rPr>
        <w:t>73</w:t>
      </w:r>
      <w:r w:rsidRPr="0014636A">
        <w:t>(3): p. 247-59.</w:t>
      </w:r>
    </w:p>
    <w:p w14:paraId="01F3A773" w14:textId="77777777" w:rsidR="0014636A" w:rsidRPr="0014636A" w:rsidRDefault="0014636A" w:rsidP="0014636A">
      <w:pPr>
        <w:pStyle w:val="EndNoteBibliography"/>
        <w:spacing w:after="0"/>
        <w:ind w:hanging="720"/>
      </w:pPr>
      <w:r w:rsidRPr="0014636A">
        <w:t>21.</w:t>
      </w:r>
      <w:r w:rsidRPr="0014636A">
        <w:tab/>
        <w:t xml:space="preserve">MV, S., </w:t>
      </w:r>
      <w:r w:rsidRPr="0014636A">
        <w:rPr>
          <w:i/>
        </w:rPr>
        <w:t>Secondary effects ofantipsychotics: women at greater risk than men.</w:t>
      </w:r>
      <w:r w:rsidRPr="0014636A">
        <w:t xml:space="preserve"> Schizophr Bull, 2009. </w:t>
      </w:r>
      <w:r w:rsidRPr="0014636A">
        <w:rPr>
          <w:b/>
        </w:rPr>
        <w:t>35</w:t>
      </w:r>
      <w:r w:rsidRPr="0014636A">
        <w:t>: p. 937-48.</w:t>
      </w:r>
    </w:p>
    <w:p w14:paraId="2CE6AFD8" w14:textId="77777777" w:rsidR="0014636A" w:rsidRPr="0014636A" w:rsidRDefault="0014636A" w:rsidP="0014636A">
      <w:pPr>
        <w:pStyle w:val="EndNoteBibliography"/>
        <w:spacing w:after="0"/>
        <w:ind w:hanging="720"/>
      </w:pPr>
      <w:r w:rsidRPr="0014636A">
        <w:t>22.</w:t>
      </w:r>
      <w:r w:rsidRPr="0014636A">
        <w:tab/>
        <w:t xml:space="preserve">Holt, R.I.G. and R. Peveler, </w:t>
      </w:r>
      <w:r w:rsidRPr="0014636A">
        <w:rPr>
          <w:i/>
        </w:rPr>
        <w:t>Obesity, serious mental illness and antipsychotic drugs.</w:t>
      </w:r>
      <w:r w:rsidRPr="0014636A">
        <w:t xml:space="preserve"> Diabetes, Obesity and Metabolism, 2009. </w:t>
      </w:r>
      <w:r w:rsidRPr="0014636A">
        <w:rPr>
          <w:b/>
        </w:rPr>
        <w:t>11</w:t>
      </w:r>
      <w:r w:rsidRPr="0014636A">
        <w:t>(7): p. 665-679.</w:t>
      </w:r>
    </w:p>
    <w:p w14:paraId="4F768669" w14:textId="77777777" w:rsidR="0014636A" w:rsidRPr="0014636A" w:rsidRDefault="0014636A" w:rsidP="0014636A">
      <w:pPr>
        <w:pStyle w:val="EndNoteBibliography"/>
        <w:spacing w:after="0"/>
        <w:ind w:hanging="720"/>
      </w:pPr>
      <w:r w:rsidRPr="0014636A">
        <w:t>23.</w:t>
      </w:r>
      <w:r w:rsidRPr="0014636A">
        <w:tab/>
        <w:t xml:space="preserve">Gavin P Reynolds, O.O.M., </w:t>
      </w:r>
      <w:r w:rsidRPr="0014636A">
        <w:rPr>
          <w:i/>
        </w:rPr>
        <w:t xml:space="preserve">Mechanisms underlying metabolic disturbances associated with psychosis and antipsychotic drug treatment </w:t>
      </w:r>
      <w:r w:rsidRPr="0014636A">
        <w:t xml:space="preserve">Journal of Psychopharmacology, 2017. </w:t>
      </w:r>
      <w:r w:rsidRPr="0014636A">
        <w:rPr>
          <w:b/>
        </w:rPr>
        <w:t>31</w:t>
      </w:r>
      <w:r w:rsidRPr="0014636A">
        <w:t>(11): p. 1430-1436.</w:t>
      </w:r>
    </w:p>
    <w:p w14:paraId="50912AA2" w14:textId="77777777" w:rsidR="0014636A" w:rsidRPr="0014636A" w:rsidRDefault="0014636A" w:rsidP="0014636A">
      <w:pPr>
        <w:pStyle w:val="EndNoteBibliography"/>
        <w:spacing w:after="0"/>
        <w:ind w:hanging="720"/>
      </w:pPr>
      <w:r w:rsidRPr="0014636A">
        <w:t>24.</w:t>
      </w:r>
      <w:r w:rsidRPr="0014636A">
        <w:tab/>
        <w:t xml:space="preserve">Vuk, A., et al., </w:t>
      </w:r>
      <w:r w:rsidRPr="0014636A">
        <w:rPr>
          <w:i/>
        </w:rPr>
        <w:t>Diabetic ketoacidosis associated with antipsychotic drugs: case reports and a review of literature.</w:t>
      </w:r>
      <w:r w:rsidRPr="0014636A">
        <w:t xml:space="preserve"> Psychiatr Danub, 2017. </w:t>
      </w:r>
      <w:r w:rsidRPr="0014636A">
        <w:rPr>
          <w:b/>
        </w:rPr>
        <w:t>29</w:t>
      </w:r>
      <w:r w:rsidRPr="0014636A">
        <w:t>(2): p. 121-135.</w:t>
      </w:r>
    </w:p>
    <w:p w14:paraId="30901E6B" w14:textId="77777777" w:rsidR="0014636A" w:rsidRPr="0014636A" w:rsidRDefault="0014636A" w:rsidP="0014636A">
      <w:pPr>
        <w:pStyle w:val="EndNoteBibliography"/>
        <w:spacing w:after="0"/>
        <w:ind w:hanging="720"/>
      </w:pPr>
      <w:r w:rsidRPr="0014636A">
        <w:t>25.</w:t>
      </w:r>
      <w:r w:rsidRPr="0014636A">
        <w:tab/>
        <w:t xml:space="preserve">Perry, B.I., et al., </w:t>
      </w:r>
      <w:r w:rsidRPr="0014636A">
        <w:rPr>
          <w:i/>
        </w:rPr>
        <w:t>The association between first-episode psychosis and abnormal glycaemic control: systematic review and meta-analysis.</w:t>
      </w:r>
      <w:r w:rsidRPr="0014636A">
        <w:t xml:space="preserve"> Lancet Psychiatry, 2016. </w:t>
      </w:r>
      <w:r w:rsidRPr="0014636A">
        <w:rPr>
          <w:b/>
        </w:rPr>
        <w:t>3</w:t>
      </w:r>
      <w:r w:rsidRPr="0014636A">
        <w:t>(11): p. 1049-1058.</w:t>
      </w:r>
    </w:p>
    <w:p w14:paraId="25383A0B" w14:textId="77777777" w:rsidR="0014636A" w:rsidRPr="0014636A" w:rsidRDefault="0014636A" w:rsidP="0014636A">
      <w:pPr>
        <w:pStyle w:val="EndNoteBibliography"/>
        <w:spacing w:after="0"/>
        <w:ind w:hanging="720"/>
      </w:pPr>
      <w:r w:rsidRPr="0014636A">
        <w:t>26.</w:t>
      </w:r>
      <w:r w:rsidRPr="0014636A">
        <w:tab/>
        <w:t xml:space="preserve">Mulligan, K., </w:t>
      </w:r>
      <w:r w:rsidRPr="0014636A">
        <w:rPr>
          <w:i/>
        </w:rPr>
        <w:t>Barriers and enablers of type 2 diabetes self-management in people with severe mental illness.</w:t>
      </w:r>
      <w:r w:rsidRPr="0014636A">
        <w:t xml:space="preserve"> Health Expectations, 2017. </w:t>
      </w:r>
      <w:r w:rsidRPr="0014636A">
        <w:rPr>
          <w:b/>
        </w:rPr>
        <w:t>20</w:t>
      </w:r>
      <w:r w:rsidRPr="0014636A">
        <w:t>: p. 1020-1030.</w:t>
      </w:r>
    </w:p>
    <w:p w14:paraId="644D8C8E" w14:textId="77777777" w:rsidR="0014636A" w:rsidRPr="0014636A" w:rsidRDefault="0014636A" w:rsidP="0014636A">
      <w:pPr>
        <w:pStyle w:val="EndNoteBibliography"/>
        <w:spacing w:after="0"/>
        <w:ind w:hanging="720"/>
      </w:pPr>
      <w:r w:rsidRPr="0014636A">
        <w:t>27.</w:t>
      </w:r>
      <w:r w:rsidRPr="0014636A">
        <w:tab/>
        <w:t xml:space="preserve">Holt RIG, G.-W.R., Hind D, Bradburn MJ, McCrone P, Morris T, Edwardson C, Barnard K, Carey ME, Davies MJ, Dickens CM, Doherty Y, Etherington A, French P, Gaughran F, Greenwood KE, Kalidindi S, Khunti K, Laugharne R, Pendlebury J, Rathod S, Saxon D, Shiers D, Siddiqi N, Swaby EA, Waller G, Wright S., </w:t>
      </w:r>
      <w:r w:rsidRPr="0014636A">
        <w:rPr>
          <w:i/>
        </w:rPr>
        <w:t>Structured lifestyle education for people with schizophrenia, schizoaffective disorder and first-episode psychosis (STEPWISE): randomised controlled trial.</w:t>
      </w:r>
      <w:r w:rsidRPr="0014636A">
        <w:t xml:space="preserve"> Br J Psychiatry, 2018. </w:t>
      </w:r>
      <w:r w:rsidRPr="0014636A">
        <w:rPr>
          <w:b/>
        </w:rPr>
        <w:t>25</w:t>
      </w:r>
      <w:r w:rsidRPr="0014636A">
        <w:t>(10.1192/bjp.2018.167. [Epub ahead of print]): p. 1-11.</w:t>
      </w:r>
    </w:p>
    <w:p w14:paraId="2D1EEDD5" w14:textId="77777777" w:rsidR="0014636A" w:rsidRPr="0014636A" w:rsidRDefault="0014636A" w:rsidP="0014636A">
      <w:pPr>
        <w:pStyle w:val="EndNoteBibliography"/>
        <w:spacing w:after="0"/>
        <w:ind w:hanging="720"/>
      </w:pPr>
      <w:r w:rsidRPr="0014636A">
        <w:t>28.</w:t>
      </w:r>
      <w:r w:rsidRPr="0014636A">
        <w:tab/>
        <w:t xml:space="preserve">Speyer H, C.B.N.H., Birk M, Karlsen M, Storch Jakobsen A, Pedersen K, et al., </w:t>
      </w:r>
      <w:r w:rsidRPr="0014636A">
        <w:rPr>
          <w:i/>
        </w:rPr>
        <w:t>The CHANGE trial: no superiority of lifestyle coaching plus care coordination plus treatment as usual compared to treatment as usual alone in reducing risk of cardiovascular disease in adults with schizophrenia spectrum disorders and abdominal obesity.</w:t>
      </w:r>
      <w:r w:rsidRPr="0014636A">
        <w:t xml:space="preserve"> World Psychiatry, 2016. </w:t>
      </w:r>
      <w:r w:rsidRPr="0014636A">
        <w:rPr>
          <w:b/>
        </w:rPr>
        <w:t>15</w:t>
      </w:r>
      <w:r w:rsidRPr="0014636A">
        <w:t>(2): p. 155-65.</w:t>
      </w:r>
    </w:p>
    <w:p w14:paraId="7CC0ABCC" w14:textId="77777777" w:rsidR="0014636A" w:rsidRPr="0014636A" w:rsidRDefault="0014636A" w:rsidP="0014636A">
      <w:pPr>
        <w:pStyle w:val="EndNoteBibliography"/>
        <w:spacing w:after="0"/>
        <w:ind w:hanging="720"/>
      </w:pPr>
      <w:r w:rsidRPr="0014636A">
        <w:t>29.</w:t>
      </w:r>
      <w:r w:rsidRPr="0014636A">
        <w:tab/>
        <w:t xml:space="preserve">David Osborn, A.B., Rachael Hunter, Louise Marston, Lou Atkins, Thomas Barnes, Ruth Blackburn, Thomas Craig, Hazel Gilbert, Samira Heinkel, Richard Holt, Michael King, Susan Michie, Richard Morris, Steve Morris, Irwin Nazareth, Rumana Omar, </w:t>
      </w:r>
      <w:r w:rsidRPr="0014636A">
        <w:rPr>
          <w:i/>
        </w:rPr>
        <w:t>Clinical and cost-effectiveness of an intervention for reducing cholesterol and cardiovascular risk for people with severe mental illness in English primary care: a cluster randomised controlled trial.</w:t>
      </w:r>
      <w:r w:rsidRPr="0014636A">
        <w:t xml:space="preserve"> Lancet Psychiatry, 2018: p. 145–54.</w:t>
      </w:r>
    </w:p>
    <w:p w14:paraId="2F759656" w14:textId="77777777" w:rsidR="0014636A" w:rsidRPr="0014636A" w:rsidRDefault="0014636A" w:rsidP="0014636A">
      <w:pPr>
        <w:pStyle w:val="EndNoteBibliography"/>
        <w:spacing w:after="0"/>
        <w:ind w:hanging="720"/>
      </w:pPr>
      <w:r w:rsidRPr="0014636A">
        <w:t>30.</w:t>
      </w:r>
      <w:r w:rsidRPr="0014636A">
        <w:tab/>
        <w:t xml:space="preserve">Curtis J, W.A., Rosunbaum S, Teasdale S, Kalucy M, Samaras K, et al., </w:t>
      </w:r>
      <w:r w:rsidRPr="0014636A">
        <w:rPr>
          <w:i/>
        </w:rPr>
        <w:t>Evaluating an individualized lifestlye and lifeskill intervention to prevent antipsychotic-induced weight gain in first episode psychosis.</w:t>
      </w:r>
      <w:r w:rsidRPr="0014636A">
        <w:t xml:space="preserve"> Early intervention in psychiatry, 2016. </w:t>
      </w:r>
      <w:r w:rsidRPr="0014636A">
        <w:rPr>
          <w:b/>
        </w:rPr>
        <w:t>10</w:t>
      </w:r>
      <w:r w:rsidRPr="0014636A">
        <w:t>: p. 267-76.</w:t>
      </w:r>
    </w:p>
    <w:p w14:paraId="3B91C53A" w14:textId="15194810" w:rsidR="0014636A" w:rsidRPr="0014636A" w:rsidRDefault="0014636A" w:rsidP="0014636A">
      <w:pPr>
        <w:pStyle w:val="EndNoteBibliography"/>
        <w:spacing w:after="0"/>
        <w:ind w:hanging="720"/>
        <w:rPr>
          <w:i/>
        </w:rPr>
      </w:pPr>
      <w:r w:rsidRPr="0014636A">
        <w:t>31.</w:t>
      </w:r>
      <w:r w:rsidRPr="0014636A">
        <w:tab/>
      </w:r>
      <w:hyperlink r:id="rId8" w:history="1">
        <w:r w:rsidRPr="0014636A">
          <w:rPr>
            <w:rStyle w:val="Hyperlink"/>
            <w:i/>
          </w:rPr>
          <w:t>https://www.gov.uk/government/news/dont-just-screen-intervene-improved-guidance-to-improve-the-health-of-people-living-with-a-mental-illness</w:t>
        </w:r>
      </w:hyperlink>
      <w:r w:rsidRPr="0014636A">
        <w:rPr>
          <w:i/>
        </w:rPr>
        <w:t>.</w:t>
      </w:r>
    </w:p>
    <w:p w14:paraId="007B0CD1" w14:textId="77777777" w:rsidR="0014636A" w:rsidRPr="0014636A" w:rsidRDefault="0014636A" w:rsidP="0014636A">
      <w:pPr>
        <w:pStyle w:val="EndNoteBibliography"/>
        <w:spacing w:after="0"/>
        <w:ind w:hanging="720"/>
      </w:pPr>
      <w:r w:rsidRPr="0014636A">
        <w:t>32.</w:t>
      </w:r>
      <w:r w:rsidRPr="0014636A">
        <w:tab/>
        <w:t xml:space="preserve">Hasnain, M. and W. Victor, </w:t>
      </w:r>
      <w:r w:rsidRPr="0014636A">
        <w:rPr>
          <w:i/>
        </w:rPr>
        <w:t>Metformin for atypical antipsychotic-induced weight gain and glucose metabolism dysregulation.</w:t>
      </w:r>
      <w:r w:rsidRPr="0014636A">
        <w:t xml:space="preserve"> CNS drugs, 2010. </w:t>
      </w:r>
      <w:r w:rsidRPr="0014636A">
        <w:rPr>
          <w:b/>
        </w:rPr>
        <w:t>24</w:t>
      </w:r>
      <w:r w:rsidRPr="0014636A">
        <w:t>(3).</w:t>
      </w:r>
    </w:p>
    <w:p w14:paraId="7553FDD9" w14:textId="77777777" w:rsidR="0014636A" w:rsidRPr="0014636A" w:rsidRDefault="0014636A" w:rsidP="0014636A">
      <w:pPr>
        <w:pStyle w:val="EndNoteBibliography"/>
        <w:spacing w:after="0"/>
        <w:ind w:hanging="720"/>
      </w:pPr>
      <w:r w:rsidRPr="0014636A">
        <w:t>33.</w:t>
      </w:r>
      <w:r w:rsidRPr="0014636A">
        <w:tab/>
        <w:t xml:space="preserve">Siskind, D., et al., </w:t>
      </w:r>
      <w:r w:rsidRPr="0014636A">
        <w:rPr>
          <w:i/>
        </w:rPr>
        <w:t>CoMET: a protocol for a randomised controlled trial of co-commencement of METformin as an adjunctive treatment to attenuate weight gain and metabolic syndrome in patients with schizophrenia newly commenced on clozapine.</w:t>
      </w:r>
      <w:r w:rsidRPr="0014636A">
        <w:t xml:space="preserve"> BMJ Open, 2018. </w:t>
      </w:r>
      <w:r w:rsidRPr="0014636A">
        <w:rPr>
          <w:b/>
        </w:rPr>
        <w:t>8</w:t>
      </w:r>
      <w:r w:rsidRPr="0014636A">
        <w:t>(3): p. e021000.</w:t>
      </w:r>
    </w:p>
    <w:p w14:paraId="395C12A0" w14:textId="77777777" w:rsidR="0014636A" w:rsidRPr="0014636A" w:rsidRDefault="0014636A" w:rsidP="0014636A">
      <w:pPr>
        <w:pStyle w:val="EndNoteBibliography"/>
        <w:ind w:hanging="720"/>
      </w:pPr>
      <w:r w:rsidRPr="0014636A">
        <w:t>34.</w:t>
      </w:r>
      <w:r w:rsidRPr="0014636A">
        <w:tab/>
        <w:t xml:space="preserve">Siskind D, H.M., Correll C et al., </w:t>
      </w:r>
      <w:r w:rsidRPr="0014636A">
        <w:rPr>
          <w:i/>
        </w:rPr>
        <w:t>Glucagon-like peptide-1 receptor agonists for antipsychotic associated cardio-metabolic risk factors: A systematic review and individual participant data meta-analysis.</w:t>
      </w:r>
      <w:r w:rsidRPr="0014636A">
        <w:t xml:space="preserve"> Diabetes Obes Metab, 2018. </w:t>
      </w:r>
      <w:r w:rsidRPr="0014636A">
        <w:rPr>
          <w:b/>
        </w:rPr>
        <w:t>21</w:t>
      </w:r>
      <w:r w:rsidRPr="0014636A">
        <w:t>(2).</w:t>
      </w:r>
    </w:p>
    <w:p w14:paraId="3E70A914" w14:textId="20D2282D" w:rsidR="00B17938" w:rsidRPr="00E17AF2" w:rsidRDefault="00B17938" w:rsidP="00B17938">
      <w:pPr>
        <w:rPr>
          <w:b/>
        </w:rPr>
      </w:pPr>
      <w:r>
        <w:rPr>
          <w:b/>
        </w:rPr>
        <w:fldChar w:fldCharType="end"/>
      </w:r>
      <w:r>
        <w:rPr>
          <w:b/>
        </w:rPr>
        <w:fldChar w:fldCharType="begin"/>
      </w:r>
      <w:r>
        <w:rPr>
          <w:b/>
        </w:rPr>
        <w:instrText xml:space="preserve"> ADDIN </w:instrText>
      </w:r>
      <w:r>
        <w:rPr>
          <w:b/>
        </w:rPr>
        <w:fldChar w:fldCharType="end"/>
      </w:r>
    </w:p>
    <w:p w14:paraId="03132B74" w14:textId="194DCAAD" w:rsidR="00172470" w:rsidRDefault="00172470"/>
    <w:sectPr w:rsidR="00172470">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031803A" w14:textId="77777777" w:rsidR="002D4272" w:rsidRDefault="002D4272" w:rsidP="006A7139">
      <w:pPr>
        <w:spacing w:after="0" w:line="240" w:lineRule="auto"/>
      </w:pPr>
      <w:r>
        <w:separator/>
      </w:r>
    </w:p>
  </w:endnote>
  <w:endnote w:type="continuationSeparator" w:id="0">
    <w:p w14:paraId="50000D56" w14:textId="77777777" w:rsidR="002D4272" w:rsidRDefault="002D4272" w:rsidP="006A71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AdvTT2acb703b">
    <w:panose1 w:val="00000000000000000000"/>
    <w:charset w:val="00"/>
    <w:family w:val="roman"/>
    <w:notTrueType/>
    <w:pitch w:val="default"/>
    <w:sig w:usb0="00000003" w:usb1="00000000" w:usb2="00000000" w:usb3="00000000" w:csb0="00000001" w:csb1="00000000"/>
  </w:font>
  <w:font w:name="TimesNewRomanPS">
    <w:panose1 w:val="00000000000000000000"/>
    <w:charset w:val="00"/>
    <w:family w:val="roman"/>
    <w:notTrueType/>
    <w:pitch w:val="default"/>
    <w:sig w:usb0="00000003" w:usb1="00000000" w:usb2="00000000" w:usb3="00000000" w:csb0="00000001" w:csb1="00000000"/>
  </w:font>
  <w:font w:name="Arial Black">
    <w:panose1 w:val="020B0A04020102020204"/>
    <w:charset w:val="00"/>
    <w:family w:val="swiss"/>
    <w:pitch w:val="variable"/>
    <w:sig w:usb0="A00002AF" w:usb1="400078F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34398217"/>
      <w:docPartObj>
        <w:docPartGallery w:val="Page Numbers (Bottom of Page)"/>
        <w:docPartUnique/>
      </w:docPartObj>
    </w:sdtPr>
    <w:sdtEndPr>
      <w:rPr>
        <w:noProof/>
      </w:rPr>
    </w:sdtEndPr>
    <w:sdtContent>
      <w:p w14:paraId="78353152" w14:textId="2DFCDC1F" w:rsidR="00CD432B" w:rsidRDefault="00CD432B">
        <w:pPr>
          <w:pStyle w:val="Footer"/>
          <w:jc w:val="center"/>
        </w:pPr>
        <w:r>
          <w:fldChar w:fldCharType="begin"/>
        </w:r>
        <w:r>
          <w:instrText xml:space="preserve"> PAGE   \* MERGEFORMAT </w:instrText>
        </w:r>
        <w:r>
          <w:fldChar w:fldCharType="separate"/>
        </w:r>
        <w:r w:rsidR="00093747">
          <w:rPr>
            <w:noProof/>
          </w:rPr>
          <w:t>2</w:t>
        </w:r>
        <w:r>
          <w:rPr>
            <w:noProof/>
          </w:rPr>
          <w:fldChar w:fldCharType="end"/>
        </w:r>
      </w:p>
    </w:sdtContent>
  </w:sdt>
  <w:p w14:paraId="055C4C1B" w14:textId="78E190DA" w:rsidR="00CD432B" w:rsidRDefault="00CD432B">
    <w:pPr>
      <w:pStyle w:val="Footer"/>
    </w:pPr>
    <w:r>
      <w:t xml:space="preserve">Version </w:t>
    </w:r>
    <w:r w:rsidR="000B3A8C">
      <w:t>7.0 18</w:t>
    </w:r>
    <w:r>
      <w:t>/</w:t>
    </w:r>
    <w:r w:rsidR="000B3A8C">
      <w:t>6</w:t>
    </w:r>
    <w:r>
      <w:t>/2019</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3BF6F49" w14:textId="77777777" w:rsidR="002D4272" w:rsidRDefault="002D4272" w:rsidP="006A7139">
      <w:pPr>
        <w:spacing w:after="0" w:line="240" w:lineRule="auto"/>
      </w:pPr>
      <w:r>
        <w:separator/>
      </w:r>
    </w:p>
  </w:footnote>
  <w:footnote w:type="continuationSeparator" w:id="0">
    <w:p w14:paraId="721602ED" w14:textId="77777777" w:rsidR="002D4272" w:rsidRDefault="002D4272" w:rsidP="006A713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2C59DC"/>
    <w:multiLevelType w:val="hybridMultilevel"/>
    <w:tmpl w:val="E650149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A7F0A9E"/>
    <w:multiLevelType w:val="hybridMultilevel"/>
    <w:tmpl w:val="5DBEC3B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167052D"/>
    <w:multiLevelType w:val="hybridMultilevel"/>
    <w:tmpl w:val="C65643C6"/>
    <w:lvl w:ilvl="0" w:tplc="63146D18">
      <w:start w:val="1"/>
      <w:numFmt w:val="bullet"/>
      <w:pStyle w:val="EndNoteBibliography"/>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3">
      <w:start w:val="1"/>
      <w:numFmt w:val="bullet"/>
      <w:lvlText w:val="o"/>
      <w:lvlJc w:val="left"/>
      <w:pPr>
        <w:ind w:left="2160" w:hanging="360"/>
      </w:pPr>
      <w:rPr>
        <w:rFonts w:ascii="Courier New" w:hAnsi="Courier New" w:cs="Courier New"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1832919"/>
    <w:multiLevelType w:val="hybridMultilevel"/>
    <w:tmpl w:val="BFC44A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49908D0"/>
    <w:multiLevelType w:val="hybridMultilevel"/>
    <w:tmpl w:val="97AC05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1C839D4"/>
    <w:multiLevelType w:val="hybridMultilevel"/>
    <w:tmpl w:val="6EA4E38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15:restartNumberingAfterBreak="0">
    <w:nsid w:val="63EB6A88"/>
    <w:multiLevelType w:val="hybridMultilevel"/>
    <w:tmpl w:val="8712505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C566EE9"/>
    <w:multiLevelType w:val="hybridMultilevel"/>
    <w:tmpl w:val="3FE82E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7"/>
  </w:num>
  <w:num w:numId="3">
    <w:abstractNumId w:val="3"/>
  </w:num>
  <w:num w:numId="4">
    <w:abstractNumId w:val="0"/>
  </w:num>
  <w:num w:numId="5">
    <w:abstractNumId w:val="1"/>
  </w:num>
  <w:num w:numId="6">
    <w:abstractNumId w:val="5"/>
  </w:num>
  <w:num w:numId="7">
    <w:abstractNumId w:val="6"/>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FR" w:vendorID="64" w:dllVersion="131078" w:nlCheck="1" w:checkStyle="0"/>
  <w:activeWritingStyle w:appName="MSWord" w:lang="en-GB" w:vendorID="64" w:dllVersion="131078" w:nlCheck="1" w:checkStyle="1"/>
  <w:activeWritingStyle w:appName="MSWord" w:lang="en-US" w:vendorID="64" w:dllVersion="131078" w:nlCheck="1" w:checkStyle="1"/>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est0e0eqxs5afe02rnpxdf6tpp29arw9ezp&quot;&gt;My EndNote Library&lt;record-ids&gt;&lt;item&gt;19&lt;/item&gt;&lt;item&gt;20&lt;/item&gt;&lt;item&gt;40&lt;/item&gt;&lt;item&gt;130&lt;/item&gt;&lt;item&gt;143&lt;/item&gt;&lt;item&gt;144&lt;/item&gt;&lt;item&gt;149&lt;/item&gt;&lt;item&gt;162&lt;/item&gt;&lt;item&gt;163&lt;/item&gt;&lt;item&gt;164&lt;/item&gt;&lt;item&gt;173&lt;/item&gt;&lt;item&gt;176&lt;/item&gt;&lt;item&gt;181&lt;/item&gt;&lt;item&gt;196&lt;/item&gt;&lt;item&gt;203&lt;/item&gt;&lt;item&gt;231&lt;/item&gt;&lt;item&gt;232&lt;/item&gt;&lt;item&gt;238&lt;/item&gt;&lt;item&gt;313&lt;/item&gt;&lt;item&gt;375&lt;/item&gt;&lt;item&gt;376&lt;/item&gt;&lt;item&gt;377&lt;/item&gt;&lt;item&gt;378&lt;/item&gt;&lt;item&gt;379&lt;/item&gt;&lt;item&gt;380&lt;/item&gt;&lt;item&gt;381&lt;/item&gt;&lt;item&gt;382&lt;/item&gt;&lt;item&gt;383&lt;/item&gt;&lt;item&gt;384&lt;/item&gt;&lt;item&gt;385&lt;/item&gt;&lt;item&gt;387&lt;/item&gt;&lt;item&gt;388&lt;/item&gt;&lt;/record-ids&gt;&lt;/item&gt;&lt;/Libraries&gt;"/>
  </w:docVars>
  <w:rsids>
    <w:rsidRoot w:val="00B17938"/>
    <w:rsid w:val="0002419A"/>
    <w:rsid w:val="00027184"/>
    <w:rsid w:val="000446FE"/>
    <w:rsid w:val="00050715"/>
    <w:rsid w:val="0008317D"/>
    <w:rsid w:val="00092ED0"/>
    <w:rsid w:val="00093747"/>
    <w:rsid w:val="000A0021"/>
    <w:rsid w:val="000A0179"/>
    <w:rsid w:val="000B3A8C"/>
    <w:rsid w:val="000B7417"/>
    <w:rsid w:val="000C1BE0"/>
    <w:rsid w:val="0012187C"/>
    <w:rsid w:val="001378BF"/>
    <w:rsid w:val="001434FF"/>
    <w:rsid w:val="0014636A"/>
    <w:rsid w:val="00156E47"/>
    <w:rsid w:val="00172470"/>
    <w:rsid w:val="001838B2"/>
    <w:rsid w:val="001848DA"/>
    <w:rsid w:val="00190F02"/>
    <w:rsid w:val="001B1174"/>
    <w:rsid w:val="001C2CCE"/>
    <w:rsid w:val="001C2DDE"/>
    <w:rsid w:val="001F5CCA"/>
    <w:rsid w:val="00212745"/>
    <w:rsid w:val="00232C94"/>
    <w:rsid w:val="00255680"/>
    <w:rsid w:val="002603FA"/>
    <w:rsid w:val="0026083F"/>
    <w:rsid w:val="002927F4"/>
    <w:rsid w:val="002B523E"/>
    <w:rsid w:val="002D4272"/>
    <w:rsid w:val="0031527A"/>
    <w:rsid w:val="00356D21"/>
    <w:rsid w:val="0036271D"/>
    <w:rsid w:val="003756FB"/>
    <w:rsid w:val="003D6A13"/>
    <w:rsid w:val="003E6693"/>
    <w:rsid w:val="00436566"/>
    <w:rsid w:val="00454192"/>
    <w:rsid w:val="00460DC6"/>
    <w:rsid w:val="004B74E0"/>
    <w:rsid w:val="004C1B4F"/>
    <w:rsid w:val="004D0B8F"/>
    <w:rsid w:val="004F1517"/>
    <w:rsid w:val="004F5AA6"/>
    <w:rsid w:val="004F7579"/>
    <w:rsid w:val="00504B4F"/>
    <w:rsid w:val="00505E3E"/>
    <w:rsid w:val="005278B4"/>
    <w:rsid w:val="0053547D"/>
    <w:rsid w:val="00561E08"/>
    <w:rsid w:val="005773C4"/>
    <w:rsid w:val="005A0721"/>
    <w:rsid w:val="005B2701"/>
    <w:rsid w:val="005C5327"/>
    <w:rsid w:val="005D537B"/>
    <w:rsid w:val="005E3CC1"/>
    <w:rsid w:val="006136BA"/>
    <w:rsid w:val="0061541D"/>
    <w:rsid w:val="00615A39"/>
    <w:rsid w:val="006204B8"/>
    <w:rsid w:val="006343BF"/>
    <w:rsid w:val="0065291C"/>
    <w:rsid w:val="006539C6"/>
    <w:rsid w:val="00670EC0"/>
    <w:rsid w:val="006A7139"/>
    <w:rsid w:val="006B2694"/>
    <w:rsid w:val="006B4C63"/>
    <w:rsid w:val="006B79F0"/>
    <w:rsid w:val="006C1112"/>
    <w:rsid w:val="006D0AD2"/>
    <w:rsid w:val="006D2C49"/>
    <w:rsid w:val="006D5337"/>
    <w:rsid w:val="006D5518"/>
    <w:rsid w:val="007101B0"/>
    <w:rsid w:val="00715B5C"/>
    <w:rsid w:val="00722560"/>
    <w:rsid w:val="00746410"/>
    <w:rsid w:val="00757FE2"/>
    <w:rsid w:val="00765D83"/>
    <w:rsid w:val="007A3B3A"/>
    <w:rsid w:val="007A7B5A"/>
    <w:rsid w:val="007B510B"/>
    <w:rsid w:val="008413C6"/>
    <w:rsid w:val="008659CE"/>
    <w:rsid w:val="00865F50"/>
    <w:rsid w:val="00885C86"/>
    <w:rsid w:val="00891DE9"/>
    <w:rsid w:val="008C6943"/>
    <w:rsid w:val="008D16C9"/>
    <w:rsid w:val="008D78E6"/>
    <w:rsid w:val="00930C04"/>
    <w:rsid w:val="0093420F"/>
    <w:rsid w:val="009452B8"/>
    <w:rsid w:val="00962A5F"/>
    <w:rsid w:val="00984535"/>
    <w:rsid w:val="009D1D3C"/>
    <w:rsid w:val="009E1F43"/>
    <w:rsid w:val="009E2C85"/>
    <w:rsid w:val="00A32865"/>
    <w:rsid w:val="00A56224"/>
    <w:rsid w:val="00A576B2"/>
    <w:rsid w:val="00A80E65"/>
    <w:rsid w:val="00A852EE"/>
    <w:rsid w:val="00AA5E8A"/>
    <w:rsid w:val="00AF198E"/>
    <w:rsid w:val="00B0205D"/>
    <w:rsid w:val="00B17938"/>
    <w:rsid w:val="00B2287D"/>
    <w:rsid w:val="00B40BEE"/>
    <w:rsid w:val="00B425B1"/>
    <w:rsid w:val="00BE1756"/>
    <w:rsid w:val="00BF74A5"/>
    <w:rsid w:val="00C106FA"/>
    <w:rsid w:val="00C152FC"/>
    <w:rsid w:val="00C21E86"/>
    <w:rsid w:val="00C3130F"/>
    <w:rsid w:val="00C34E86"/>
    <w:rsid w:val="00C6485C"/>
    <w:rsid w:val="00CD24D9"/>
    <w:rsid w:val="00CD432B"/>
    <w:rsid w:val="00D208D5"/>
    <w:rsid w:val="00D26DB6"/>
    <w:rsid w:val="00D428E0"/>
    <w:rsid w:val="00D5121A"/>
    <w:rsid w:val="00D758CE"/>
    <w:rsid w:val="00D8241A"/>
    <w:rsid w:val="00D95E1E"/>
    <w:rsid w:val="00DE0D69"/>
    <w:rsid w:val="00DF541A"/>
    <w:rsid w:val="00DF6843"/>
    <w:rsid w:val="00E20B68"/>
    <w:rsid w:val="00E24367"/>
    <w:rsid w:val="00E43E26"/>
    <w:rsid w:val="00E47297"/>
    <w:rsid w:val="00E61612"/>
    <w:rsid w:val="00E73C8F"/>
    <w:rsid w:val="00E85ED2"/>
    <w:rsid w:val="00EB52A7"/>
    <w:rsid w:val="00F36E03"/>
    <w:rsid w:val="00F66680"/>
    <w:rsid w:val="00FB32D7"/>
    <w:rsid w:val="00FF2CB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42583A"/>
  <w15:docId w15:val="{07406575-0C94-43AD-A605-44FDD271EB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17938"/>
    <w:pPr>
      <w:spacing w:after="200" w:line="276" w:lineRule="auto"/>
    </w:pPr>
  </w:style>
  <w:style w:type="paragraph" w:styleId="Heading1">
    <w:name w:val="heading 1"/>
    <w:basedOn w:val="Normal"/>
    <w:next w:val="Normal"/>
    <w:link w:val="Heading1Char"/>
    <w:uiPriority w:val="9"/>
    <w:qFormat/>
    <w:rsid w:val="001848DA"/>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1848DA"/>
    <w:pPr>
      <w:keepNext/>
      <w:keepLines/>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1848DA"/>
    <w:pPr>
      <w:keepNext/>
      <w:keepLines/>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unhideWhenUsed/>
    <w:qFormat/>
    <w:rsid w:val="00F36E03"/>
    <w:pPr>
      <w:keepNext/>
      <w:keepLines/>
      <w:spacing w:before="200" w:after="0"/>
      <w:outlineLvl w:val="3"/>
    </w:pPr>
    <w:rPr>
      <w:rFonts w:asciiTheme="majorHAnsi" w:eastAsiaTheme="majorEastAsia" w:hAnsiTheme="majorHAnsi" w:cstheme="majorBidi"/>
      <w:b/>
      <w:bCs/>
      <w:i/>
      <w:i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B17938"/>
    <w:rPr>
      <w:b/>
      <w:bCs/>
    </w:rPr>
  </w:style>
  <w:style w:type="paragraph" w:styleId="ListParagraph">
    <w:name w:val="List Paragraph"/>
    <w:basedOn w:val="Normal"/>
    <w:link w:val="ListParagraphChar"/>
    <w:uiPriority w:val="34"/>
    <w:qFormat/>
    <w:rsid w:val="00B17938"/>
    <w:pPr>
      <w:ind w:left="720"/>
      <w:contextualSpacing/>
    </w:pPr>
  </w:style>
  <w:style w:type="character" w:customStyle="1" w:styleId="ListParagraphChar">
    <w:name w:val="List Paragraph Char"/>
    <w:basedOn w:val="DefaultParagraphFont"/>
    <w:link w:val="ListParagraph"/>
    <w:uiPriority w:val="34"/>
    <w:rsid w:val="00B17938"/>
  </w:style>
  <w:style w:type="paragraph" w:customStyle="1" w:styleId="EndNoteBibliography">
    <w:name w:val="EndNote Bibliography"/>
    <w:basedOn w:val="Normal"/>
    <w:link w:val="EndNoteBibliographyChar"/>
    <w:rsid w:val="00B17938"/>
    <w:pPr>
      <w:numPr>
        <w:numId w:val="1"/>
      </w:numPr>
      <w:spacing w:line="240" w:lineRule="auto"/>
    </w:pPr>
    <w:rPr>
      <w:rFonts w:ascii="Calibri" w:hAnsi="Calibri"/>
      <w:noProof/>
      <w:lang w:val="en-US"/>
    </w:rPr>
  </w:style>
  <w:style w:type="character" w:customStyle="1" w:styleId="EndNoteBibliographyChar">
    <w:name w:val="EndNote Bibliography Char"/>
    <w:basedOn w:val="ListParagraphChar"/>
    <w:link w:val="EndNoteBibliography"/>
    <w:rsid w:val="00B17938"/>
    <w:rPr>
      <w:rFonts w:ascii="Calibri" w:hAnsi="Calibri"/>
      <w:noProof/>
      <w:lang w:val="en-US"/>
    </w:rPr>
  </w:style>
  <w:style w:type="character" w:styleId="Hyperlink">
    <w:name w:val="Hyperlink"/>
    <w:basedOn w:val="DefaultParagraphFont"/>
    <w:uiPriority w:val="99"/>
    <w:unhideWhenUsed/>
    <w:rsid w:val="00B17938"/>
    <w:rPr>
      <w:strike w:val="0"/>
      <w:dstrike w:val="0"/>
      <w:color w:val="007398"/>
      <w:u w:val="none"/>
      <w:effect w:val="none"/>
      <w:shd w:val="clear" w:color="auto" w:fill="auto"/>
    </w:rPr>
  </w:style>
  <w:style w:type="character" w:styleId="CommentReference">
    <w:name w:val="annotation reference"/>
    <w:basedOn w:val="DefaultParagraphFont"/>
    <w:uiPriority w:val="99"/>
    <w:semiHidden/>
    <w:unhideWhenUsed/>
    <w:rsid w:val="00B17938"/>
    <w:rPr>
      <w:sz w:val="16"/>
      <w:szCs w:val="16"/>
    </w:rPr>
  </w:style>
  <w:style w:type="paragraph" w:styleId="CommentText">
    <w:name w:val="annotation text"/>
    <w:basedOn w:val="Normal"/>
    <w:link w:val="CommentTextChar"/>
    <w:uiPriority w:val="99"/>
    <w:unhideWhenUsed/>
    <w:rsid w:val="00B17938"/>
    <w:pPr>
      <w:spacing w:line="240" w:lineRule="auto"/>
    </w:pPr>
    <w:rPr>
      <w:sz w:val="20"/>
      <w:szCs w:val="20"/>
    </w:rPr>
  </w:style>
  <w:style w:type="character" w:customStyle="1" w:styleId="CommentTextChar">
    <w:name w:val="Comment Text Char"/>
    <w:basedOn w:val="DefaultParagraphFont"/>
    <w:link w:val="CommentText"/>
    <w:uiPriority w:val="99"/>
    <w:rsid w:val="00B17938"/>
    <w:rPr>
      <w:sz w:val="20"/>
      <w:szCs w:val="20"/>
    </w:rPr>
  </w:style>
  <w:style w:type="paragraph" w:styleId="BalloonText">
    <w:name w:val="Balloon Text"/>
    <w:basedOn w:val="Normal"/>
    <w:link w:val="BalloonTextChar"/>
    <w:uiPriority w:val="99"/>
    <w:semiHidden/>
    <w:unhideWhenUsed/>
    <w:rsid w:val="00B1793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17938"/>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8659CE"/>
    <w:rPr>
      <w:b/>
      <w:bCs/>
    </w:rPr>
  </w:style>
  <w:style w:type="character" w:customStyle="1" w:styleId="CommentSubjectChar">
    <w:name w:val="Comment Subject Char"/>
    <w:basedOn w:val="CommentTextChar"/>
    <w:link w:val="CommentSubject"/>
    <w:uiPriority w:val="99"/>
    <w:semiHidden/>
    <w:rsid w:val="008659CE"/>
    <w:rPr>
      <w:b/>
      <w:bCs/>
      <w:sz w:val="20"/>
      <w:szCs w:val="20"/>
    </w:rPr>
  </w:style>
  <w:style w:type="paragraph" w:customStyle="1" w:styleId="Default">
    <w:name w:val="Default"/>
    <w:rsid w:val="007A7B5A"/>
    <w:pPr>
      <w:autoSpaceDE w:val="0"/>
      <w:autoSpaceDN w:val="0"/>
      <w:adjustRightInd w:val="0"/>
      <w:spacing w:after="0" w:line="240" w:lineRule="auto"/>
    </w:pPr>
    <w:rPr>
      <w:rFonts w:ascii="Arial" w:hAnsi="Arial" w:cs="Arial"/>
      <w:color w:val="000000"/>
      <w:sz w:val="24"/>
      <w:szCs w:val="24"/>
    </w:rPr>
  </w:style>
  <w:style w:type="paragraph" w:customStyle="1" w:styleId="EndNoteBibliographyTitle">
    <w:name w:val="EndNote Bibliography Title"/>
    <w:basedOn w:val="Normal"/>
    <w:link w:val="EndNoteBibliographyTitleChar"/>
    <w:rsid w:val="00A32865"/>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A32865"/>
    <w:rPr>
      <w:rFonts w:ascii="Calibri" w:hAnsi="Calibri"/>
      <w:noProof/>
      <w:lang w:val="en-US"/>
    </w:rPr>
  </w:style>
  <w:style w:type="paragraph" w:styleId="Header">
    <w:name w:val="header"/>
    <w:basedOn w:val="Normal"/>
    <w:link w:val="HeaderChar"/>
    <w:uiPriority w:val="99"/>
    <w:unhideWhenUsed/>
    <w:rsid w:val="006A7139"/>
    <w:pPr>
      <w:tabs>
        <w:tab w:val="center" w:pos="4513"/>
        <w:tab w:val="right" w:pos="9026"/>
      </w:tabs>
      <w:spacing w:after="0" w:line="240" w:lineRule="auto"/>
    </w:pPr>
  </w:style>
  <w:style w:type="character" w:customStyle="1" w:styleId="HeaderChar">
    <w:name w:val="Header Char"/>
    <w:basedOn w:val="DefaultParagraphFont"/>
    <w:link w:val="Header"/>
    <w:uiPriority w:val="99"/>
    <w:rsid w:val="006A7139"/>
  </w:style>
  <w:style w:type="paragraph" w:styleId="Footer">
    <w:name w:val="footer"/>
    <w:basedOn w:val="Normal"/>
    <w:link w:val="FooterChar"/>
    <w:uiPriority w:val="99"/>
    <w:unhideWhenUsed/>
    <w:rsid w:val="006A7139"/>
    <w:pPr>
      <w:tabs>
        <w:tab w:val="center" w:pos="4513"/>
        <w:tab w:val="right" w:pos="9026"/>
      </w:tabs>
      <w:spacing w:after="0" w:line="240" w:lineRule="auto"/>
    </w:pPr>
  </w:style>
  <w:style w:type="character" w:customStyle="1" w:styleId="FooterChar">
    <w:name w:val="Footer Char"/>
    <w:basedOn w:val="DefaultParagraphFont"/>
    <w:link w:val="Footer"/>
    <w:uiPriority w:val="99"/>
    <w:rsid w:val="006A7139"/>
  </w:style>
  <w:style w:type="paragraph" w:styleId="Revision">
    <w:name w:val="Revision"/>
    <w:hidden/>
    <w:uiPriority w:val="99"/>
    <w:semiHidden/>
    <w:rsid w:val="008C6943"/>
    <w:pPr>
      <w:spacing w:after="0" w:line="240" w:lineRule="auto"/>
    </w:pPr>
  </w:style>
  <w:style w:type="paragraph" w:customStyle="1" w:styleId="desc">
    <w:name w:val="desc"/>
    <w:basedOn w:val="Normal"/>
    <w:rsid w:val="000A0179"/>
    <w:pPr>
      <w:spacing w:before="100" w:beforeAutospacing="1" w:after="100" w:afterAutospacing="1" w:line="240" w:lineRule="auto"/>
    </w:pPr>
    <w:rPr>
      <w:rFonts w:ascii="Times New Roman" w:eastAsia="Times New Roman" w:hAnsi="Times New Roman" w:cs="Times New Roman"/>
      <w:sz w:val="24"/>
      <w:szCs w:val="24"/>
      <w:lang w:eastAsia="zh-CN"/>
    </w:rPr>
  </w:style>
  <w:style w:type="character" w:customStyle="1" w:styleId="Heading1Char">
    <w:name w:val="Heading 1 Char"/>
    <w:basedOn w:val="DefaultParagraphFont"/>
    <w:link w:val="Heading1"/>
    <w:uiPriority w:val="9"/>
    <w:rsid w:val="001848DA"/>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1848DA"/>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rsid w:val="001848DA"/>
    <w:rPr>
      <w:rFonts w:asciiTheme="majorHAnsi" w:eastAsiaTheme="majorEastAsia" w:hAnsiTheme="majorHAnsi" w:cstheme="majorBidi"/>
      <w:b/>
      <w:bCs/>
      <w:color w:val="5B9BD5" w:themeColor="accent1"/>
    </w:rPr>
  </w:style>
  <w:style w:type="character" w:customStyle="1" w:styleId="Heading4Char">
    <w:name w:val="Heading 4 Char"/>
    <w:basedOn w:val="DefaultParagraphFont"/>
    <w:link w:val="Heading4"/>
    <w:uiPriority w:val="9"/>
    <w:rsid w:val="00F36E03"/>
    <w:rPr>
      <w:rFonts w:asciiTheme="majorHAnsi" w:eastAsiaTheme="majorEastAsia" w:hAnsiTheme="majorHAnsi" w:cstheme="majorBidi"/>
      <w:b/>
      <w:bCs/>
      <w:i/>
      <w:iCs/>
      <w:color w:val="5B9BD5"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5611823">
      <w:bodyDiv w:val="1"/>
      <w:marLeft w:val="0"/>
      <w:marRight w:val="0"/>
      <w:marTop w:val="0"/>
      <w:marBottom w:val="0"/>
      <w:divBdr>
        <w:top w:val="none" w:sz="0" w:space="0" w:color="auto"/>
        <w:left w:val="none" w:sz="0" w:space="0" w:color="auto"/>
        <w:bottom w:val="none" w:sz="0" w:space="0" w:color="auto"/>
        <w:right w:val="none" w:sz="0" w:space="0" w:color="auto"/>
      </w:divBdr>
    </w:div>
    <w:div w:id="1592737416">
      <w:bodyDiv w:val="1"/>
      <w:marLeft w:val="0"/>
      <w:marRight w:val="0"/>
      <w:marTop w:val="0"/>
      <w:marBottom w:val="0"/>
      <w:divBdr>
        <w:top w:val="none" w:sz="0" w:space="0" w:color="auto"/>
        <w:left w:val="none" w:sz="0" w:space="0" w:color="auto"/>
        <w:bottom w:val="none" w:sz="0" w:space="0" w:color="auto"/>
        <w:right w:val="none" w:sz="0" w:space="0" w:color="auto"/>
      </w:divBdr>
    </w:div>
    <w:div w:id="18447081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gov.uk/government/news/dont-just-screen-intervene-improved-guidance-to-improve-the-health-of-people-living-with-a-mental-illness" TargetMode="External"/><Relationship Id="rId3" Type="http://schemas.openxmlformats.org/officeDocument/2006/relationships/settings" Target="settings.xml"/><Relationship Id="rId7" Type="http://schemas.openxmlformats.org/officeDocument/2006/relationships/hyperlink" Target="http://www.rcpsych.ac.uk/workinpsychiatry/qualityimprovement/nationalclinicalaudits/schizophrenia/nationalschizophreniaaudit/nasresources.aspx"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0</Pages>
  <Words>8636</Words>
  <Characters>49230</Characters>
  <Application>Microsoft Office Word</Application>
  <DocSecurity>4</DocSecurity>
  <Lines>410</Lines>
  <Paragraphs>115</Paragraphs>
  <ScaleCrop>false</ScaleCrop>
  <HeadingPairs>
    <vt:vector size="2" baseType="variant">
      <vt:variant>
        <vt:lpstr>Title</vt:lpstr>
      </vt:variant>
      <vt:variant>
        <vt:i4>1</vt:i4>
      </vt:variant>
    </vt:vector>
  </HeadingPairs>
  <TitlesOfParts>
    <vt:vector size="1" baseType="lpstr">
      <vt:lpstr/>
    </vt:vector>
  </TitlesOfParts>
  <Company>Southern Health NHS Foundation Trust</Company>
  <LinksUpToDate>false</LinksUpToDate>
  <CharactersWithSpaces>577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ewster, Sarah</dc:creator>
  <cp:lastModifiedBy>Hickman J. (Medicine)</cp:lastModifiedBy>
  <cp:revision>2</cp:revision>
  <cp:lastPrinted>2019-04-08T16:17:00Z</cp:lastPrinted>
  <dcterms:created xsi:type="dcterms:W3CDTF">2019-09-27T08:18:00Z</dcterms:created>
  <dcterms:modified xsi:type="dcterms:W3CDTF">2019-09-27T08:18:00Z</dcterms:modified>
</cp:coreProperties>
</file>